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0206EDB7" w14:textId="07A8DE26" w:rsidR="00B206CD"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3946526" w:history="1">
            <w:r w:rsidR="00B206CD" w:rsidRPr="00F00DB3">
              <w:rPr>
                <w:rStyle w:val="Hyperlink"/>
                <w:rFonts w:cs="Arial"/>
                <w:noProof/>
                <w:lang w:val="en-GB"/>
              </w:rPr>
              <w:t>Abstract (200 words)</w:t>
            </w:r>
            <w:r w:rsidR="00B206CD">
              <w:rPr>
                <w:noProof/>
                <w:webHidden/>
              </w:rPr>
              <w:tab/>
            </w:r>
            <w:r w:rsidR="00B206CD">
              <w:rPr>
                <w:noProof/>
                <w:webHidden/>
              </w:rPr>
              <w:fldChar w:fldCharType="begin"/>
            </w:r>
            <w:r w:rsidR="00B206CD">
              <w:rPr>
                <w:noProof/>
                <w:webHidden/>
              </w:rPr>
              <w:instrText xml:space="preserve"> PAGEREF _Toc63946526 \h </w:instrText>
            </w:r>
            <w:r w:rsidR="00B206CD">
              <w:rPr>
                <w:noProof/>
                <w:webHidden/>
              </w:rPr>
            </w:r>
            <w:r w:rsidR="00B206CD">
              <w:rPr>
                <w:noProof/>
                <w:webHidden/>
              </w:rPr>
              <w:fldChar w:fldCharType="separate"/>
            </w:r>
            <w:r w:rsidR="00B206CD">
              <w:rPr>
                <w:noProof/>
                <w:webHidden/>
              </w:rPr>
              <w:t>3</w:t>
            </w:r>
            <w:r w:rsidR="00B206CD">
              <w:rPr>
                <w:noProof/>
                <w:webHidden/>
              </w:rPr>
              <w:fldChar w:fldCharType="end"/>
            </w:r>
          </w:hyperlink>
        </w:p>
        <w:p w14:paraId="5EDA23C0" w14:textId="16EC94B9" w:rsidR="00B206CD" w:rsidRDefault="00274C63">
          <w:pPr>
            <w:pStyle w:val="TOC1"/>
            <w:tabs>
              <w:tab w:val="right" w:leader="dot" w:pos="9350"/>
            </w:tabs>
            <w:rPr>
              <w:rFonts w:cstheme="minorBidi"/>
              <w:noProof/>
            </w:rPr>
          </w:pPr>
          <w:hyperlink w:anchor="_Toc63946527" w:history="1">
            <w:r w:rsidR="00B206CD" w:rsidRPr="00F00DB3">
              <w:rPr>
                <w:rStyle w:val="Hyperlink"/>
                <w:rFonts w:cs="Arial"/>
                <w:noProof/>
                <w:lang w:val="en-GB"/>
              </w:rPr>
              <w:t>Introduction (430 words)</w:t>
            </w:r>
            <w:r w:rsidR="00B206CD">
              <w:rPr>
                <w:noProof/>
                <w:webHidden/>
              </w:rPr>
              <w:tab/>
            </w:r>
            <w:r w:rsidR="00B206CD">
              <w:rPr>
                <w:noProof/>
                <w:webHidden/>
              </w:rPr>
              <w:fldChar w:fldCharType="begin"/>
            </w:r>
            <w:r w:rsidR="00B206CD">
              <w:rPr>
                <w:noProof/>
                <w:webHidden/>
              </w:rPr>
              <w:instrText xml:space="preserve"> PAGEREF _Toc63946527 \h </w:instrText>
            </w:r>
            <w:r w:rsidR="00B206CD">
              <w:rPr>
                <w:noProof/>
                <w:webHidden/>
              </w:rPr>
            </w:r>
            <w:r w:rsidR="00B206CD">
              <w:rPr>
                <w:noProof/>
                <w:webHidden/>
              </w:rPr>
              <w:fldChar w:fldCharType="separate"/>
            </w:r>
            <w:r w:rsidR="00B206CD">
              <w:rPr>
                <w:noProof/>
                <w:webHidden/>
              </w:rPr>
              <w:t>4</w:t>
            </w:r>
            <w:r w:rsidR="00B206CD">
              <w:rPr>
                <w:noProof/>
                <w:webHidden/>
              </w:rPr>
              <w:fldChar w:fldCharType="end"/>
            </w:r>
          </w:hyperlink>
        </w:p>
        <w:p w14:paraId="719A6546" w14:textId="21FB258E" w:rsidR="00B206CD" w:rsidRDefault="00274C63">
          <w:pPr>
            <w:pStyle w:val="TOC1"/>
            <w:tabs>
              <w:tab w:val="right" w:leader="dot" w:pos="9350"/>
            </w:tabs>
            <w:rPr>
              <w:rFonts w:cstheme="minorBidi"/>
              <w:noProof/>
            </w:rPr>
          </w:pPr>
          <w:hyperlink w:anchor="_Toc63946528" w:history="1">
            <w:r w:rsidR="00B206CD" w:rsidRPr="00F00DB3">
              <w:rPr>
                <w:rStyle w:val="Hyperlink"/>
                <w:noProof/>
                <w:lang w:val="en-GB"/>
              </w:rPr>
              <w:t>The genome, its proteins, and their interactions with the host</w:t>
            </w:r>
            <w:r w:rsidR="00B206CD">
              <w:rPr>
                <w:noProof/>
                <w:webHidden/>
              </w:rPr>
              <w:tab/>
            </w:r>
            <w:r w:rsidR="00B206CD">
              <w:rPr>
                <w:noProof/>
                <w:webHidden/>
              </w:rPr>
              <w:fldChar w:fldCharType="begin"/>
            </w:r>
            <w:r w:rsidR="00B206CD">
              <w:rPr>
                <w:noProof/>
                <w:webHidden/>
              </w:rPr>
              <w:instrText xml:space="preserve"> PAGEREF _Toc63946528 \h </w:instrText>
            </w:r>
            <w:r w:rsidR="00B206CD">
              <w:rPr>
                <w:noProof/>
                <w:webHidden/>
              </w:rPr>
            </w:r>
            <w:r w:rsidR="00B206CD">
              <w:rPr>
                <w:noProof/>
                <w:webHidden/>
              </w:rPr>
              <w:fldChar w:fldCharType="separate"/>
            </w:r>
            <w:r w:rsidR="00B206CD">
              <w:rPr>
                <w:noProof/>
                <w:webHidden/>
              </w:rPr>
              <w:t>6</w:t>
            </w:r>
            <w:r w:rsidR="00B206CD">
              <w:rPr>
                <w:noProof/>
                <w:webHidden/>
              </w:rPr>
              <w:fldChar w:fldCharType="end"/>
            </w:r>
          </w:hyperlink>
        </w:p>
        <w:p w14:paraId="4B2C2E2F" w14:textId="097BED08" w:rsidR="00B206CD" w:rsidRDefault="00274C63">
          <w:pPr>
            <w:pStyle w:val="TOC2"/>
            <w:tabs>
              <w:tab w:val="right" w:leader="dot" w:pos="9350"/>
            </w:tabs>
            <w:rPr>
              <w:rFonts w:cstheme="minorBidi"/>
              <w:noProof/>
            </w:rPr>
          </w:pPr>
          <w:hyperlink w:anchor="_Toc63946529" w:history="1">
            <w:r w:rsidR="00B206CD" w:rsidRPr="00F00DB3">
              <w:rPr>
                <w:rStyle w:val="Hyperlink"/>
                <w:noProof/>
                <w:lang w:val="en-GB"/>
              </w:rPr>
              <w:t>Genome structure and replication (915 words)</w:t>
            </w:r>
            <w:r w:rsidR="00B206CD">
              <w:rPr>
                <w:noProof/>
                <w:webHidden/>
              </w:rPr>
              <w:tab/>
            </w:r>
            <w:r w:rsidR="00B206CD">
              <w:rPr>
                <w:noProof/>
                <w:webHidden/>
              </w:rPr>
              <w:fldChar w:fldCharType="begin"/>
            </w:r>
            <w:r w:rsidR="00B206CD">
              <w:rPr>
                <w:noProof/>
                <w:webHidden/>
              </w:rPr>
              <w:instrText xml:space="preserve"> PAGEREF _Toc63946529 \h </w:instrText>
            </w:r>
            <w:r w:rsidR="00B206CD">
              <w:rPr>
                <w:noProof/>
                <w:webHidden/>
              </w:rPr>
            </w:r>
            <w:r w:rsidR="00B206CD">
              <w:rPr>
                <w:noProof/>
                <w:webHidden/>
              </w:rPr>
              <w:fldChar w:fldCharType="separate"/>
            </w:r>
            <w:r w:rsidR="00B206CD">
              <w:rPr>
                <w:noProof/>
                <w:webHidden/>
              </w:rPr>
              <w:t>6</w:t>
            </w:r>
            <w:r w:rsidR="00B206CD">
              <w:rPr>
                <w:noProof/>
                <w:webHidden/>
              </w:rPr>
              <w:fldChar w:fldCharType="end"/>
            </w:r>
          </w:hyperlink>
        </w:p>
        <w:p w14:paraId="78F48F5F" w14:textId="1644233C" w:rsidR="00B206CD" w:rsidRDefault="00274C63">
          <w:pPr>
            <w:pStyle w:val="TOC2"/>
            <w:tabs>
              <w:tab w:val="right" w:leader="dot" w:pos="9350"/>
            </w:tabs>
            <w:rPr>
              <w:rFonts w:cstheme="minorBidi"/>
              <w:noProof/>
            </w:rPr>
          </w:pPr>
          <w:hyperlink w:anchor="_Toc63946530" w:history="1">
            <w:r w:rsidR="00B206CD" w:rsidRPr="00F00DB3">
              <w:rPr>
                <w:rStyle w:val="Hyperlink"/>
                <w:noProof/>
                <w:lang w:val="en-GB"/>
              </w:rPr>
              <w:t>Host-virus interactions</w:t>
            </w:r>
            <w:r w:rsidR="00B206CD">
              <w:rPr>
                <w:noProof/>
                <w:webHidden/>
              </w:rPr>
              <w:tab/>
            </w:r>
            <w:r w:rsidR="00B206CD">
              <w:rPr>
                <w:noProof/>
                <w:webHidden/>
              </w:rPr>
              <w:fldChar w:fldCharType="begin"/>
            </w:r>
            <w:r w:rsidR="00B206CD">
              <w:rPr>
                <w:noProof/>
                <w:webHidden/>
              </w:rPr>
              <w:instrText xml:space="preserve"> PAGEREF _Toc63946530 \h </w:instrText>
            </w:r>
            <w:r w:rsidR="00B206CD">
              <w:rPr>
                <w:noProof/>
                <w:webHidden/>
              </w:rPr>
            </w:r>
            <w:r w:rsidR="00B206CD">
              <w:rPr>
                <w:noProof/>
                <w:webHidden/>
              </w:rPr>
              <w:fldChar w:fldCharType="separate"/>
            </w:r>
            <w:r w:rsidR="00B206CD">
              <w:rPr>
                <w:noProof/>
                <w:webHidden/>
              </w:rPr>
              <w:t>10</w:t>
            </w:r>
            <w:r w:rsidR="00B206CD">
              <w:rPr>
                <w:noProof/>
                <w:webHidden/>
              </w:rPr>
              <w:fldChar w:fldCharType="end"/>
            </w:r>
          </w:hyperlink>
        </w:p>
        <w:p w14:paraId="592D2898" w14:textId="4748000A" w:rsidR="00B206CD" w:rsidRDefault="00274C63">
          <w:pPr>
            <w:pStyle w:val="TOC1"/>
            <w:tabs>
              <w:tab w:val="right" w:leader="dot" w:pos="9350"/>
            </w:tabs>
            <w:rPr>
              <w:rFonts w:cstheme="minorBidi"/>
              <w:noProof/>
            </w:rPr>
          </w:pPr>
          <w:hyperlink w:anchor="_Toc63946531" w:history="1">
            <w:r w:rsidR="00B206CD" w:rsidRPr="00F00DB3">
              <w:rPr>
                <w:rStyle w:val="Hyperlink"/>
                <w:noProof/>
                <w:lang w:val="en-GB"/>
              </w:rPr>
              <w:t>Accumulation of genomic diversity</w:t>
            </w:r>
            <w:r w:rsidR="00B206CD">
              <w:rPr>
                <w:noProof/>
                <w:webHidden/>
              </w:rPr>
              <w:tab/>
            </w:r>
            <w:r w:rsidR="00B206CD">
              <w:rPr>
                <w:noProof/>
                <w:webHidden/>
              </w:rPr>
              <w:fldChar w:fldCharType="begin"/>
            </w:r>
            <w:r w:rsidR="00B206CD">
              <w:rPr>
                <w:noProof/>
                <w:webHidden/>
              </w:rPr>
              <w:instrText xml:space="preserve"> PAGEREF _Toc63946531 \h </w:instrText>
            </w:r>
            <w:r w:rsidR="00B206CD">
              <w:rPr>
                <w:noProof/>
                <w:webHidden/>
              </w:rPr>
            </w:r>
            <w:r w:rsidR="00B206CD">
              <w:rPr>
                <w:noProof/>
                <w:webHidden/>
              </w:rPr>
              <w:fldChar w:fldCharType="separate"/>
            </w:r>
            <w:r w:rsidR="00B206CD">
              <w:rPr>
                <w:noProof/>
                <w:webHidden/>
              </w:rPr>
              <w:t>11</w:t>
            </w:r>
            <w:r w:rsidR="00B206CD">
              <w:rPr>
                <w:noProof/>
                <w:webHidden/>
              </w:rPr>
              <w:fldChar w:fldCharType="end"/>
            </w:r>
          </w:hyperlink>
        </w:p>
        <w:p w14:paraId="347B3D70" w14:textId="3EB99C8B" w:rsidR="00B206CD" w:rsidRDefault="00274C63">
          <w:pPr>
            <w:pStyle w:val="TOC2"/>
            <w:tabs>
              <w:tab w:val="right" w:leader="dot" w:pos="9350"/>
            </w:tabs>
            <w:rPr>
              <w:rFonts w:cstheme="minorBidi"/>
              <w:noProof/>
            </w:rPr>
          </w:pPr>
          <w:hyperlink w:anchor="_Toc63946532" w:history="1">
            <w:r w:rsidR="00B206CD" w:rsidRPr="00F00DB3">
              <w:rPr>
                <w:rStyle w:val="Hyperlink"/>
                <w:noProof/>
                <w:lang w:val="en-GB"/>
              </w:rPr>
              <w:t>Genomic diversity (255)</w:t>
            </w:r>
            <w:r w:rsidR="00B206CD">
              <w:rPr>
                <w:noProof/>
                <w:webHidden/>
              </w:rPr>
              <w:tab/>
            </w:r>
            <w:r w:rsidR="00B206CD">
              <w:rPr>
                <w:noProof/>
                <w:webHidden/>
              </w:rPr>
              <w:fldChar w:fldCharType="begin"/>
            </w:r>
            <w:r w:rsidR="00B206CD">
              <w:rPr>
                <w:noProof/>
                <w:webHidden/>
              </w:rPr>
              <w:instrText xml:space="preserve"> PAGEREF _Toc63946532 \h </w:instrText>
            </w:r>
            <w:r w:rsidR="00B206CD">
              <w:rPr>
                <w:noProof/>
                <w:webHidden/>
              </w:rPr>
            </w:r>
            <w:r w:rsidR="00B206CD">
              <w:rPr>
                <w:noProof/>
                <w:webHidden/>
              </w:rPr>
              <w:fldChar w:fldCharType="separate"/>
            </w:r>
            <w:r w:rsidR="00B206CD">
              <w:rPr>
                <w:noProof/>
                <w:webHidden/>
              </w:rPr>
              <w:t>11</w:t>
            </w:r>
            <w:r w:rsidR="00B206CD">
              <w:rPr>
                <w:noProof/>
                <w:webHidden/>
              </w:rPr>
              <w:fldChar w:fldCharType="end"/>
            </w:r>
          </w:hyperlink>
        </w:p>
        <w:p w14:paraId="76F0D2F1" w14:textId="0C016CC9" w:rsidR="00B206CD" w:rsidRDefault="00274C63">
          <w:pPr>
            <w:pStyle w:val="TOC2"/>
            <w:tabs>
              <w:tab w:val="right" w:leader="dot" w:pos="9350"/>
            </w:tabs>
            <w:rPr>
              <w:rFonts w:cstheme="minorBidi"/>
              <w:noProof/>
            </w:rPr>
          </w:pPr>
          <w:hyperlink w:anchor="_Toc63946533" w:history="1">
            <w:r w:rsidR="00B206CD" w:rsidRPr="00F00DB3">
              <w:rPr>
                <w:rStyle w:val="Hyperlink"/>
                <w:noProof/>
                <w:lang w:val="en-GB"/>
              </w:rPr>
              <w:t>Mutation rates (325)</w:t>
            </w:r>
            <w:r w:rsidR="00B206CD">
              <w:rPr>
                <w:noProof/>
                <w:webHidden/>
              </w:rPr>
              <w:tab/>
            </w:r>
            <w:r w:rsidR="00B206CD">
              <w:rPr>
                <w:noProof/>
                <w:webHidden/>
              </w:rPr>
              <w:fldChar w:fldCharType="begin"/>
            </w:r>
            <w:r w:rsidR="00B206CD">
              <w:rPr>
                <w:noProof/>
                <w:webHidden/>
              </w:rPr>
              <w:instrText xml:space="preserve"> PAGEREF _Toc63946533 \h </w:instrText>
            </w:r>
            <w:r w:rsidR="00B206CD">
              <w:rPr>
                <w:noProof/>
                <w:webHidden/>
              </w:rPr>
            </w:r>
            <w:r w:rsidR="00B206CD">
              <w:rPr>
                <w:noProof/>
                <w:webHidden/>
              </w:rPr>
              <w:fldChar w:fldCharType="separate"/>
            </w:r>
            <w:r w:rsidR="00B206CD">
              <w:rPr>
                <w:noProof/>
                <w:webHidden/>
              </w:rPr>
              <w:t>13</w:t>
            </w:r>
            <w:r w:rsidR="00B206CD">
              <w:rPr>
                <w:noProof/>
                <w:webHidden/>
              </w:rPr>
              <w:fldChar w:fldCharType="end"/>
            </w:r>
          </w:hyperlink>
        </w:p>
        <w:p w14:paraId="0FD95EEA" w14:textId="0478306E" w:rsidR="00B206CD" w:rsidRDefault="00274C63">
          <w:pPr>
            <w:pStyle w:val="TOC2"/>
            <w:tabs>
              <w:tab w:val="right" w:leader="dot" w:pos="9350"/>
            </w:tabs>
            <w:rPr>
              <w:rFonts w:cstheme="minorBidi"/>
              <w:noProof/>
            </w:rPr>
          </w:pPr>
          <w:hyperlink w:anchor="_Toc63946534" w:history="1">
            <w:r w:rsidR="00B206CD" w:rsidRPr="00F00DB3">
              <w:rPr>
                <w:rStyle w:val="Hyperlink"/>
                <w:noProof/>
                <w:lang w:val="en-GB"/>
              </w:rPr>
              <w:t>Host-editing and recombination (530)</w:t>
            </w:r>
            <w:r w:rsidR="00B206CD">
              <w:rPr>
                <w:noProof/>
                <w:webHidden/>
              </w:rPr>
              <w:tab/>
            </w:r>
            <w:r w:rsidR="00B206CD">
              <w:rPr>
                <w:noProof/>
                <w:webHidden/>
              </w:rPr>
              <w:fldChar w:fldCharType="begin"/>
            </w:r>
            <w:r w:rsidR="00B206CD">
              <w:rPr>
                <w:noProof/>
                <w:webHidden/>
              </w:rPr>
              <w:instrText xml:space="preserve"> PAGEREF _Toc63946534 \h </w:instrText>
            </w:r>
            <w:r w:rsidR="00B206CD">
              <w:rPr>
                <w:noProof/>
                <w:webHidden/>
              </w:rPr>
            </w:r>
            <w:r w:rsidR="00B206CD">
              <w:rPr>
                <w:noProof/>
                <w:webHidden/>
              </w:rPr>
              <w:fldChar w:fldCharType="separate"/>
            </w:r>
            <w:r w:rsidR="00B206CD">
              <w:rPr>
                <w:noProof/>
                <w:webHidden/>
              </w:rPr>
              <w:t>15</w:t>
            </w:r>
            <w:r w:rsidR="00B206CD">
              <w:rPr>
                <w:noProof/>
                <w:webHidden/>
              </w:rPr>
              <w:fldChar w:fldCharType="end"/>
            </w:r>
          </w:hyperlink>
        </w:p>
        <w:p w14:paraId="211AF81F" w14:textId="26640FFC" w:rsidR="00B206CD" w:rsidRDefault="00274C63">
          <w:pPr>
            <w:pStyle w:val="TOC1"/>
            <w:tabs>
              <w:tab w:val="right" w:leader="dot" w:pos="9350"/>
            </w:tabs>
            <w:rPr>
              <w:rFonts w:cstheme="minorBidi"/>
              <w:noProof/>
            </w:rPr>
          </w:pPr>
          <w:hyperlink w:anchor="_Toc63946535" w:history="1">
            <w:r w:rsidR="00B206CD" w:rsidRPr="00F00DB3">
              <w:rPr>
                <w:rStyle w:val="Hyperlink"/>
                <w:noProof/>
                <w:lang w:val="en-GB"/>
              </w:rPr>
              <w:t>Transmission routes: anelloviruses can go anywhere (761)</w:t>
            </w:r>
            <w:r w:rsidR="00B206CD">
              <w:rPr>
                <w:noProof/>
                <w:webHidden/>
              </w:rPr>
              <w:tab/>
            </w:r>
            <w:r w:rsidR="00B206CD">
              <w:rPr>
                <w:noProof/>
                <w:webHidden/>
              </w:rPr>
              <w:fldChar w:fldCharType="begin"/>
            </w:r>
            <w:r w:rsidR="00B206CD">
              <w:rPr>
                <w:noProof/>
                <w:webHidden/>
              </w:rPr>
              <w:instrText xml:space="preserve"> PAGEREF _Toc63946535 \h </w:instrText>
            </w:r>
            <w:r w:rsidR="00B206CD">
              <w:rPr>
                <w:noProof/>
                <w:webHidden/>
              </w:rPr>
            </w:r>
            <w:r w:rsidR="00B206CD">
              <w:rPr>
                <w:noProof/>
                <w:webHidden/>
              </w:rPr>
              <w:fldChar w:fldCharType="separate"/>
            </w:r>
            <w:r w:rsidR="00B206CD">
              <w:rPr>
                <w:noProof/>
                <w:webHidden/>
              </w:rPr>
              <w:t>18</w:t>
            </w:r>
            <w:r w:rsidR="00B206CD">
              <w:rPr>
                <w:noProof/>
                <w:webHidden/>
              </w:rPr>
              <w:fldChar w:fldCharType="end"/>
            </w:r>
          </w:hyperlink>
        </w:p>
        <w:p w14:paraId="22AD912F" w14:textId="20706FD7" w:rsidR="00B206CD" w:rsidRDefault="00274C63">
          <w:pPr>
            <w:pStyle w:val="TOC2"/>
            <w:tabs>
              <w:tab w:val="right" w:leader="dot" w:pos="9350"/>
            </w:tabs>
            <w:rPr>
              <w:rFonts w:cstheme="minorBidi"/>
              <w:noProof/>
            </w:rPr>
          </w:pPr>
          <w:hyperlink w:anchor="_Toc63946536" w:history="1">
            <w:r w:rsidR="00B206CD" w:rsidRPr="00F00DB3">
              <w:rPr>
                <w:rStyle w:val="Hyperlink"/>
                <w:noProof/>
                <w:lang w:val="en-GB"/>
              </w:rPr>
              <w:t>Horizontal transmission</w:t>
            </w:r>
            <w:r w:rsidR="00B206CD">
              <w:rPr>
                <w:noProof/>
                <w:webHidden/>
              </w:rPr>
              <w:tab/>
            </w:r>
            <w:r w:rsidR="00B206CD">
              <w:rPr>
                <w:noProof/>
                <w:webHidden/>
              </w:rPr>
              <w:fldChar w:fldCharType="begin"/>
            </w:r>
            <w:r w:rsidR="00B206CD">
              <w:rPr>
                <w:noProof/>
                <w:webHidden/>
              </w:rPr>
              <w:instrText xml:space="preserve"> PAGEREF _Toc63946536 \h </w:instrText>
            </w:r>
            <w:r w:rsidR="00B206CD">
              <w:rPr>
                <w:noProof/>
                <w:webHidden/>
              </w:rPr>
            </w:r>
            <w:r w:rsidR="00B206CD">
              <w:rPr>
                <w:noProof/>
                <w:webHidden/>
              </w:rPr>
              <w:fldChar w:fldCharType="separate"/>
            </w:r>
            <w:r w:rsidR="00B206CD">
              <w:rPr>
                <w:noProof/>
                <w:webHidden/>
              </w:rPr>
              <w:t>18</w:t>
            </w:r>
            <w:r w:rsidR="00B206CD">
              <w:rPr>
                <w:noProof/>
                <w:webHidden/>
              </w:rPr>
              <w:fldChar w:fldCharType="end"/>
            </w:r>
          </w:hyperlink>
        </w:p>
        <w:p w14:paraId="77A77C55" w14:textId="5260C824" w:rsidR="00B206CD" w:rsidRDefault="00274C63">
          <w:pPr>
            <w:pStyle w:val="TOC2"/>
            <w:tabs>
              <w:tab w:val="right" w:leader="dot" w:pos="9350"/>
            </w:tabs>
            <w:rPr>
              <w:rFonts w:cstheme="minorBidi"/>
              <w:noProof/>
            </w:rPr>
          </w:pPr>
          <w:hyperlink w:anchor="_Toc63946537" w:history="1">
            <w:r w:rsidR="00B206CD" w:rsidRPr="00F00DB3">
              <w:rPr>
                <w:rStyle w:val="Hyperlink"/>
                <w:noProof/>
                <w:lang w:val="en-GB"/>
              </w:rPr>
              <w:t>Vertical transmission</w:t>
            </w:r>
            <w:r w:rsidR="00B206CD">
              <w:rPr>
                <w:noProof/>
                <w:webHidden/>
              </w:rPr>
              <w:tab/>
            </w:r>
            <w:r w:rsidR="00B206CD">
              <w:rPr>
                <w:noProof/>
                <w:webHidden/>
              </w:rPr>
              <w:fldChar w:fldCharType="begin"/>
            </w:r>
            <w:r w:rsidR="00B206CD">
              <w:rPr>
                <w:noProof/>
                <w:webHidden/>
              </w:rPr>
              <w:instrText xml:space="preserve"> PAGEREF _Toc63946537 \h </w:instrText>
            </w:r>
            <w:r w:rsidR="00B206CD">
              <w:rPr>
                <w:noProof/>
                <w:webHidden/>
              </w:rPr>
            </w:r>
            <w:r w:rsidR="00B206CD">
              <w:rPr>
                <w:noProof/>
                <w:webHidden/>
              </w:rPr>
              <w:fldChar w:fldCharType="separate"/>
            </w:r>
            <w:r w:rsidR="00B206CD">
              <w:rPr>
                <w:noProof/>
                <w:webHidden/>
              </w:rPr>
              <w:t>20</w:t>
            </w:r>
            <w:r w:rsidR="00B206CD">
              <w:rPr>
                <w:noProof/>
                <w:webHidden/>
              </w:rPr>
              <w:fldChar w:fldCharType="end"/>
            </w:r>
          </w:hyperlink>
        </w:p>
        <w:p w14:paraId="6F59B4EC" w14:textId="63EE098B" w:rsidR="00B206CD" w:rsidRDefault="00274C63">
          <w:pPr>
            <w:pStyle w:val="TOC1"/>
            <w:tabs>
              <w:tab w:val="right" w:leader="dot" w:pos="9350"/>
            </w:tabs>
            <w:rPr>
              <w:rFonts w:cstheme="minorBidi"/>
              <w:noProof/>
            </w:rPr>
          </w:pPr>
          <w:hyperlink w:anchor="_Toc63946538" w:history="1">
            <w:r w:rsidR="00B206CD" w:rsidRPr="00F00DB3">
              <w:rPr>
                <w:rStyle w:val="Hyperlink"/>
                <w:noProof/>
                <w:lang w:val="en-GB"/>
              </w:rPr>
              <w:t>Potential for the emergence of infectious diseases</w:t>
            </w:r>
            <w:r w:rsidR="00B206CD">
              <w:rPr>
                <w:noProof/>
                <w:webHidden/>
              </w:rPr>
              <w:tab/>
            </w:r>
            <w:r w:rsidR="00B206CD">
              <w:rPr>
                <w:noProof/>
                <w:webHidden/>
              </w:rPr>
              <w:fldChar w:fldCharType="begin"/>
            </w:r>
            <w:r w:rsidR="00B206CD">
              <w:rPr>
                <w:noProof/>
                <w:webHidden/>
              </w:rPr>
              <w:instrText xml:space="preserve"> PAGEREF _Toc63946538 \h </w:instrText>
            </w:r>
            <w:r w:rsidR="00B206CD">
              <w:rPr>
                <w:noProof/>
                <w:webHidden/>
              </w:rPr>
            </w:r>
            <w:r w:rsidR="00B206CD">
              <w:rPr>
                <w:noProof/>
                <w:webHidden/>
              </w:rPr>
              <w:fldChar w:fldCharType="separate"/>
            </w:r>
            <w:r w:rsidR="00B206CD">
              <w:rPr>
                <w:noProof/>
                <w:webHidden/>
              </w:rPr>
              <w:t>22</w:t>
            </w:r>
            <w:r w:rsidR="00B206CD">
              <w:rPr>
                <w:noProof/>
                <w:webHidden/>
              </w:rPr>
              <w:fldChar w:fldCharType="end"/>
            </w:r>
          </w:hyperlink>
        </w:p>
        <w:p w14:paraId="5F7EBF3D" w14:textId="14122A32" w:rsidR="00B206CD" w:rsidRDefault="00274C63">
          <w:pPr>
            <w:pStyle w:val="TOC2"/>
            <w:tabs>
              <w:tab w:val="right" w:leader="dot" w:pos="9350"/>
            </w:tabs>
            <w:rPr>
              <w:rFonts w:cstheme="minorBidi"/>
              <w:noProof/>
            </w:rPr>
          </w:pPr>
          <w:hyperlink w:anchor="_Toc63946539" w:history="1">
            <w:r w:rsidR="00B206CD" w:rsidRPr="00F00DB3">
              <w:rPr>
                <w:rStyle w:val="Hyperlink"/>
                <w:noProof/>
                <w:lang w:val="en-GB"/>
              </w:rPr>
              <w:t>Anelloviruses are everywhere (485)</w:t>
            </w:r>
            <w:r w:rsidR="00B206CD">
              <w:rPr>
                <w:noProof/>
                <w:webHidden/>
              </w:rPr>
              <w:tab/>
            </w:r>
            <w:r w:rsidR="00B206CD">
              <w:rPr>
                <w:noProof/>
                <w:webHidden/>
              </w:rPr>
              <w:fldChar w:fldCharType="begin"/>
            </w:r>
            <w:r w:rsidR="00B206CD">
              <w:rPr>
                <w:noProof/>
                <w:webHidden/>
              </w:rPr>
              <w:instrText xml:space="preserve"> PAGEREF _Toc63946539 \h </w:instrText>
            </w:r>
            <w:r w:rsidR="00B206CD">
              <w:rPr>
                <w:noProof/>
                <w:webHidden/>
              </w:rPr>
            </w:r>
            <w:r w:rsidR="00B206CD">
              <w:rPr>
                <w:noProof/>
                <w:webHidden/>
              </w:rPr>
              <w:fldChar w:fldCharType="separate"/>
            </w:r>
            <w:r w:rsidR="00B206CD">
              <w:rPr>
                <w:noProof/>
                <w:webHidden/>
              </w:rPr>
              <w:t>22</w:t>
            </w:r>
            <w:r w:rsidR="00B206CD">
              <w:rPr>
                <w:noProof/>
                <w:webHidden/>
              </w:rPr>
              <w:fldChar w:fldCharType="end"/>
            </w:r>
          </w:hyperlink>
        </w:p>
        <w:p w14:paraId="1C7B6A98" w14:textId="4A9C8843" w:rsidR="00B206CD" w:rsidRDefault="00274C63">
          <w:pPr>
            <w:pStyle w:val="TOC2"/>
            <w:tabs>
              <w:tab w:val="right" w:leader="dot" w:pos="9350"/>
            </w:tabs>
            <w:rPr>
              <w:rFonts w:cstheme="minorBidi"/>
              <w:noProof/>
            </w:rPr>
          </w:pPr>
          <w:hyperlink w:anchor="_Toc63946540" w:history="1">
            <w:r w:rsidR="00B206CD" w:rsidRPr="00F00DB3">
              <w:rPr>
                <w:rStyle w:val="Hyperlink"/>
                <w:noProof/>
                <w:lang w:val="en-GB"/>
              </w:rPr>
              <w:t>Evidence for cross-species transmission</w:t>
            </w:r>
            <w:r w:rsidR="00B206CD">
              <w:rPr>
                <w:noProof/>
                <w:webHidden/>
              </w:rPr>
              <w:tab/>
            </w:r>
            <w:r w:rsidR="00B206CD">
              <w:rPr>
                <w:noProof/>
                <w:webHidden/>
              </w:rPr>
              <w:fldChar w:fldCharType="begin"/>
            </w:r>
            <w:r w:rsidR="00B206CD">
              <w:rPr>
                <w:noProof/>
                <w:webHidden/>
              </w:rPr>
              <w:instrText xml:space="preserve"> PAGEREF _Toc63946540 \h </w:instrText>
            </w:r>
            <w:r w:rsidR="00B206CD">
              <w:rPr>
                <w:noProof/>
                <w:webHidden/>
              </w:rPr>
            </w:r>
            <w:r w:rsidR="00B206CD">
              <w:rPr>
                <w:noProof/>
                <w:webHidden/>
              </w:rPr>
              <w:fldChar w:fldCharType="separate"/>
            </w:r>
            <w:r w:rsidR="00B206CD">
              <w:rPr>
                <w:noProof/>
                <w:webHidden/>
              </w:rPr>
              <w:t>24</w:t>
            </w:r>
            <w:r w:rsidR="00B206CD">
              <w:rPr>
                <w:noProof/>
                <w:webHidden/>
              </w:rPr>
              <w:fldChar w:fldCharType="end"/>
            </w:r>
          </w:hyperlink>
        </w:p>
        <w:p w14:paraId="45B4FE1E" w14:textId="22C9F293" w:rsidR="00B206CD" w:rsidRDefault="00274C63">
          <w:pPr>
            <w:pStyle w:val="TOC2"/>
            <w:tabs>
              <w:tab w:val="right" w:leader="dot" w:pos="9350"/>
            </w:tabs>
            <w:rPr>
              <w:rFonts w:cstheme="minorBidi"/>
              <w:noProof/>
            </w:rPr>
          </w:pPr>
          <w:hyperlink w:anchor="_Toc63946541" w:history="1">
            <w:r w:rsidR="00B206CD" w:rsidRPr="00F00DB3">
              <w:rPr>
                <w:rStyle w:val="Hyperlink"/>
                <w:noProof/>
                <w:lang w:val="en-GB"/>
              </w:rPr>
              <w:t>The risk of zoonoses</w:t>
            </w:r>
            <w:r w:rsidR="00B206CD">
              <w:rPr>
                <w:noProof/>
                <w:webHidden/>
              </w:rPr>
              <w:tab/>
            </w:r>
            <w:r w:rsidR="00B206CD">
              <w:rPr>
                <w:noProof/>
                <w:webHidden/>
              </w:rPr>
              <w:fldChar w:fldCharType="begin"/>
            </w:r>
            <w:r w:rsidR="00B206CD">
              <w:rPr>
                <w:noProof/>
                <w:webHidden/>
              </w:rPr>
              <w:instrText xml:space="preserve"> PAGEREF _Toc63946541 \h </w:instrText>
            </w:r>
            <w:r w:rsidR="00B206CD">
              <w:rPr>
                <w:noProof/>
                <w:webHidden/>
              </w:rPr>
            </w:r>
            <w:r w:rsidR="00B206CD">
              <w:rPr>
                <w:noProof/>
                <w:webHidden/>
              </w:rPr>
              <w:fldChar w:fldCharType="separate"/>
            </w:r>
            <w:r w:rsidR="00B206CD">
              <w:rPr>
                <w:noProof/>
                <w:webHidden/>
              </w:rPr>
              <w:t>27</w:t>
            </w:r>
            <w:r w:rsidR="00B206CD">
              <w:rPr>
                <w:noProof/>
                <w:webHidden/>
              </w:rPr>
              <w:fldChar w:fldCharType="end"/>
            </w:r>
          </w:hyperlink>
        </w:p>
        <w:p w14:paraId="4B85A7E1" w14:textId="0E13B550" w:rsidR="00B206CD" w:rsidRDefault="00274C63">
          <w:pPr>
            <w:pStyle w:val="TOC2"/>
            <w:tabs>
              <w:tab w:val="right" w:leader="dot" w:pos="9350"/>
            </w:tabs>
            <w:rPr>
              <w:rFonts w:cstheme="minorBidi"/>
              <w:noProof/>
            </w:rPr>
          </w:pPr>
          <w:hyperlink w:anchor="_Toc63946542" w:history="1">
            <w:r w:rsidR="00B206CD" w:rsidRPr="00F00DB3">
              <w:rPr>
                <w:rStyle w:val="Hyperlink"/>
                <w:noProof/>
                <w:lang w:val="en-GB"/>
              </w:rPr>
              <w:t>Animal reservoirs</w:t>
            </w:r>
            <w:r w:rsidR="00B206CD">
              <w:rPr>
                <w:noProof/>
                <w:webHidden/>
              </w:rPr>
              <w:tab/>
            </w:r>
            <w:r w:rsidR="00B206CD">
              <w:rPr>
                <w:noProof/>
                <w:webHidden/>
              </w:rPr>
              <w:fldChar w:fldCharType="begin"/>
            </w:r>
            <w:r w:rsidR="00B206CD">
              <w:rPr>
                <w:noProof/>
                <w:webHidden/>
              </w:rPr>
              <w:instrText xml:space="preserve"> PAGEREF _Toc63946542 \h </w:instrText>
            </w:r>
            <w:r w:rsidR="00B206CD">
              <w:rPr>
                <w:noProof/>
                <w:webHidden/>
              </w:rPr>
            </w:r>
            <w:r w:rsidR="00B206CD">
              <w:rPr>
                <w:noProof/>
                <w:webHidden/>
              </w:rPr>
              <w:fldChar w:fldCharType="separate"/>
            </w:r>
            <w:r w:rsidR="00B206CD">
              <w:rPr>
                <w:noProof/>
                <w:webHidden/>
              </w:rPr>
              <w:t>28</w:t>
            </w:r>
            <w:r w:rsidR="00B206CD">
              <w:rPr>
                <w:noProof/>
                <w:webHidden/>
              </w:rPr>
              <w:fldChar w:fldCharType="end"/>
            </w:r>
          </w:hyperlink>
        </w:p>
        <w:p w14:paraId="61863A8D" w14:textId="2A785EF7" w:rsidR="00B206CD" w:rsidRDefault="00274C63">
          <w:pPr>
            <w:pStyle w:val="TOC1"/>
            <w:tabs>
              <w:tab w:val="right" w:leader="dot" w:pos="9350"/>
            </w:tabs>
            <w:rPr>
              <w:rFonts w:cstheme="minorBidi"/>
              <w:noProof/>
            </w:rPr>
          </w:pPr>
          <w:hyperlink w:anchor="_Toc63946543" w:history="1">
            <w:r w:rsidR="00B206CD" w:rsidRPr="00F00DB3">
              <w:rPr>
                <w:rStyle w:val="Hyperlink"/>
                <w:noProof/>
                <w:lang w:val="en-GB"/>
              </w:rPr>
              <w:t>Conclusion (500 words)</w:t>
            </w:r>
            <w:r w:rsidR="00B206CD">
              <w:rPr>
                <w:noProof/>
                <w:webHidden/>
              </w:rPr>
              <w:tab/>
            </w:r>
            <w:r w:rsidR="00B206CD">
              <w:rPr>
                <w:noProof/>
                <w:webHidden/>
              </w:rPr>
              <w:fldChar w:fldCharType="begin"/>
            </w:r>
            <w:r w:rsidR="00B206CD">
              <w:rPr>
                <w:noProof/>
                <w:webHidden/>
              </w:rPr>
              <w:instrText xml:space="preserve"> PAGEREF _Toc63946543 \h </w:instrText>
            </w:r>
            <w:r w:rsidR="00B206CD">
              <w:rPr>
                <w:noProof/>
                <w:webHidden/>
              </w:rPr>
            </w:r>
            <w:r w:rsidR="00B206CD">
              <w:rPr>
                <w:noProof/>
                <w:webHidden/>
              </w:rPr>
              <w:fldChar w:fldCharType="separate"/>
            </w:r>
            <w:r w:rsidR="00B206CD">
              <w:rPr>
                <w:noProof/>
                <w:webHidden/>
              </w:rPr>
              <w:t>30</w:t>
            </w:r>
            <w:r w:rsidR="00B206CD">
              <w:rPr>
                <w:noProof/>
                <w:webHidden/>
              </w:rPr>
              <w:fldChar w:fldCharType="end"/>
            </w:r>
          </w:hyperlink>
        </w:p>
        <w:p w14:paraId="75812EED" w14:textId="7FA11B49" w:rsidR="00B206CD" w:rsidRDefault="00274C63">
          <w:pPr>
            <w:pStyle w:val="TOC1"/>
            <w:tabs>
              <w:tab w:val="right" w:leader="dot" w:pos="9350"/>
            </w:tabs>
            <w:rPr>
              <w:rFonts w:cstheme="minorBidi"/>
              <w:noProof/>
            </w:rPr>
          </w:pPr>
          <w:hyperlink w:anchor="_Toc63946544" w:history="1">
            <w:r w:rsidR="00B206CD" w:rsidRPr="00F00DB3">
              <w:rPr>
                <w:rStyle w:val="Hyperlink"/>
                <w:noProof/>
                <w:lang w:val="en-GB"/>
              </w:rPr>
              <w:t>References</w:t>
            </w:r>
            <w:r w:rsidR="00B206CD">
              <w:rPr>
                <w:noProof/>
                <w:webHidden/>
              </w:rPr>
              <w:tab/>
            </w:r>
            <w:r w:rsidR="00B206CD">
              <w:rPr>
                <w:noProof/>
                <w:webHidden/>
              </w:rPr>
              <w:fldChar w:fldCharType="begin"/>
            </w:r>
            <w:r w:rsidR="00B206CD">
              <w:rPr>
                <w:noProof/>
                <w:webHidden/>
              </w:rPr>
              <w:instrText xml:space="preserve"> PAGEREF _Toc63946544 \h </w:instrText>
            </w:r>
            <w:r w:rsidR="00B206CD">
              <w:rPr>
                <w:noProof/>
                <w:webHidden/>
              </w:rPr>
            </w:r>
            <w:r w:rsidR="00B206CD">
              <w:rPr>
                <w:noProof/>
                <w:webHidden/>
              </w:rPr>
              <w:fldChar w:fldCharType="separate"/>
            </w:r>
            <w:r w:rsidR="00B206CD">
              <w:rPr>
                <w:noProof/>
                <w:webHidden/>
              </w:rPr>
              <w:t>30</w:t>
            </w:r>
            <w:r w:rsidR="00B206CD">
              <w:rPr>
                <w:noProof/>
                <w:webHidden/>
              </w:rPr>
              <w:fldChar w:fldCharType="end"/>
            </w:r>
          </w:hyperlink>
        </w:p>
        <w:p w14:paraId="77F23607" w14:textId="780E21C5" w:rsidR="00B206CD" w:rsidRDefault="00274C63">
          <w:pPr>
            <w:pStyle w:val="TOC1"/>
            <w:tabs>
              <w:tab w:val="right" w:leader="dot" w:pos="9350"/>
            </w:tabs>
            <w:rPr>
              <w:rFonts w:cstheme="minorBidi"/>
              <w:noProof/>
            </w:rPr>
          </w:pPr>
          <w:hyperlink w:anchor="_Toc63946545" w:history="1">
            <w:r w:rsidR="00B206CD" w:rsidRPr="00F00DB3">
              <w:rPr>
                <w:rStyle w:val="Hyperlink"/>
                <w:rFonts w:cs="Arial"/>
                <w:noProof/>
                <w:lang w:val="en-GB"/>
              </w:rPr>
              <w:t>Checklist</w:t>
            </w:r>
            <w:r w:rsidR="00B206CD">
              <w:rPr>
                <w:noProof/>
                <w:webHidden/>
              </w:rPr>
              <w:tab/>
            </w:r>
            <w:r w:rsidR="00B206CD">
              <w:rPr>
                <w:noProof/>
                <w:webHidden/>
              </w:rPr>
              <w:fldChar w:fldCharType="begin"/>
            </w:r>
            <w:r w:rsidR="00B206CD">
              <w:rPr>
                <w:noProof/>
                <w:webHidden/>
              </w:rPr>
              <w:instrText xml:space="preserve"> PAGEREF _Toc63946545 \h </w:instrText>
            </w:r>
            <w:r w:rsidR="00B206CD">
              <w:rPr>
                <w:noProof/>
                <w:webHidden/>
              </w:rPr>
            </w:r>
            <w:r w:rsidR="00B206CD">
              <w:rPr>
                <w:noProof/>
                <w:webHidden/>
              </w:rPr>
              <w:fldChar w:fldCharType="separate"/>
            </w:r>
            <w:r w:rsidR="00B206CD">
              <w:rPr>
                <w:noProof/>
                <w:webHidden/>
              </w:rPr>
              <w:t>49</w:t>
            </w:r>
            <w:r w:rsidR="00B206CD">
              <w:rPr>
                <w:noProof/>
                <w:webHidden/>
              </w:rPr>
              <w:fldChar w:fldCharType="end"/>
            </w:r>
          </w:hyperlink>
        </w:p>
        <w:p w14:paraId="1FB0AEBE" w14:textId="220F952B"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5030E296" w:rsidR="00447A7F" w:rsidRPr="00720A83" w:rsidRDefault="008507C2" w:rsidP="00907D92">
      <w:pPr>
        <w:pStyle w:val="Heading1"/>
        <w:rPr>
          <w:rFonts w:cs="Arial"/>
          <w:lang w:val="en-GB"/>
        </w:rPr>
      </w:pPr>
      <w:bookmarkStart w:id="2" w:name="_Toc63946526"/>
      <w:r w:rsidRPr="00720A83">
        <w:rPr>
          <w:rFonts w:cs="Arial"/>
          <w:lang w:val="en-GB"/>
        </w:rPr>
        <w:lastRenderedPageBreak/>
        <w:t>Abstract</w:t>
      </w:r>
      <w:r w:rsidR="00586832" w:rsidRPr="00720A83">
        <w:rPr>
          <w:rFonts w:cs="Arial"/>
          <w:lang w:val="en-GB"/>
        </w:rPr>
        <w:t xml:space="preserve"> (200 words)</w:t>
      </w:r>
      <w:bookmarkEnd w:id="2"/>
    </w:p>
    <w:p w14:paraId="74C65FD2" w14:textId="77777777" w:rsidR="00907D92" w:rsidRPr="00720A83" w:rsidRDefault="00907D92" w:rsidP="00907D92">
      <w:pPr>
        <w:rPr>
          <w:lang w:val="en-GB"/>
        </w:rPr>
      </w:pP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1D8ED0CE" w:rsidR="00F55229" w:rsidRPr="00720A83" w:rsidRDefault="00907D92" w:rsidP="000F6193">
      <w:pPr>
        <w:pStyle w:val="Heading1"/>
        <w:rPr>
          <w:rFonts w:cs="Arial"/>
          <w:lang w:val="en-GB"/>
        </w:rPr>
      </w:pPr>
      <w:bookmarkStart w:id="3" w:name="_Toc63946527"/>
      <w:r w:rsidRPr="00720A83">
        <w:rPr>
          <w:rFonts w:cs="Arial"/>
          <w:lang w:val="en-GB"/>
        </w:rPr>
        <w:lastRenderedPageBreak/>
        <w:t>Introduction</w:t>
      </w:r>
      <w:r w:rsidR="005646EE" w:rsidRPr="00720A83">
        <w:rPr>
          <w:rFonts w:cs="Arial"/>
          <w:lang w:val="en-GB"/>
        </w:rPr>
        <w:t xml:space="preserve"> (430</w:t>
      </w:r>
      <w:r w:rsidR="00586832" w:rsidRPr="00720A83">
        <w:rPr>
          <w:rFonts w:cs="Arial"/>
          <w:lang w:val="en-GB"/>
        </w:rPr>
        <w:t xml:space="preserve"> words</w:t>
      </w:r>
      <w:r w:rsidR="005646EE" w:rsidRPr="00720A83">
        <w:rPr>
          <w:rFonts w:cs="Arial"/>
          <w:lang w:val="en-GB"/>
        </w:rPr>
        <w:t>)</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6FB86A0"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human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 xml:space="preserve">and chicken </w:t>
      </w:r>
      <w:proofErr w:type="spellStart"/>
      <w:r w:rsidR="00F55229" w:rsidRPr="00720A83">
        <w:rPr>
          <w:rFonts w:cs="Arial"/>
          <w:lang w:val="en-GB"/>
        </w:rPr>
        <w:t>anemia</w:t>
      </w:r>
      <w:proofErr w:type="spellEnd"/>
      <w:r w:rsidR="00F55229" w:rsidRPr="00720A83">
        <w:rPr>
          <w:rFonts w:cs="Arial"/>
          <w:lang w:val="en-GB"/>
        </w:rPr>
        <w:t xml:space="preserve"> virus (CAV</w:t>
      </w:r>
      <w:r w:rsidR="00C61BA9" w:rsidRPr="00720A83">
        <w:rPr>
          <w:rFonts w:cs="Arial"/>
          <w:lang w:val="en-GB"/>
        </w:rPr>
        <w:t xml:space="preserve">) </w:t>
      </w:r>
      <w:r w:rsidR="00C659BE" w:rsidRPr="00720A83">
        <w:rPr>
          <w:rFonts w:cs="Arial"/>
          <w:lang w:val="en-GB"/>
        </w:rPr>
        <w:t xml:space="preserve">in chicken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 </w:t>
      </w:r>
      <w:r w:rsidR="002C1187" w:rsidRPr="00720A83">
        <w:rPr>
          <w:rFonts w:cs="Arial"/>
          <w:lang w:val="en-GB"/>
        </w:rPr>
        <w:t>while</w:t>
      </w:r>
      <w:r w:rsidR="00C61BA9" w:rsidRPr="00720A83">
        <w:rPr>
          <w:rFonts w:cs="Arial"/>
          <w:lang w:val="en-GB"/>
        </w:rPr>
        <w:t xml:space="preserve"> the latter has been</w:t>
      </w:r>
      <w:r w:rsidR="002C1187" w:rsidRPr="00720A83">
        <w:rPr>
          <w:rFonts w:cs="Arial"/>
          <w:lang w:val="en-GB"/>
        </w:rPr>
        <w:t xml:space="preserve"> conclusively</w:t>
      </w:r>
      <w:r w:rsidR="00C61BA9" w:rsidRPr="00720A83">
        <w:rPr>
          <w:rFonts w:cs="Arial"/>
          <w:lang w:val="en-GB"/>
        </w:rPr>
        <w:t xml:space="preserve"> </w:t>
      </w:r>
      <w:r w:rsidR="00D962BB" w:rsidRPr="00720A83">
        <w:rPr>
          <w:rFonts w:cs="Arial"/>
          <w:lang w:val="en-GB"/>
        </w:rPr>
        <w:t xml:space="preserve">found to cause </w:t>
      </w:r>
      <w:r w:rsidR="001E63E3" w:rsidRPr="00720A83">
        <w:rPr>
          <w:rFonts w:cs="Arial"/>
          <w:lang w:val="en-GB"/>
        </w:rPr>
        <w:t>disease</w:t>
      </w:r>
      <w:r w:rsidR="008E37E8" w:rsidRPr="00720A83">
        <w:rPr>
          <w:rFonts w:cs="Arial"/>
          <w:lang w:val="en-GB"/>
        </w:rPr>
        <w:t xml:space="preserve">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55FEE3C">
            <wp:extent cx="6010902" cy="413205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8877" cy="4151284"/>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662C4CA3"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531B5F">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8]","plainTextFormattedCitation":"[8]","previouslyFormattedCitation":"[8]"},"properties":{"noteIndex":0},"schema":"https://github.com/citation-style-language/schema/raw/master/csl-citation.json"}</w:instrText>
      </w:r>
      <w:r w:rsidR="009C5A5F" w:rsidRPr="00720A83">
        <w:rPr>
          <w:rFonts w:cs="Arial"/>
          <w:lang w:val="en-GB"/>
        </w:rPr>
        <w:fldChar w:fldCharType="separate"/>
      </w:r>
      <w:r w:rsidR="00531B5F" w:rsidRPr="00531B5F">
        <w:rPr>
          <w:rFonts w:cs="Arial"/>
          <w:noProof/>
          <w:lang w:val="en-GB"/>
        </w:rPr>
        <w:t>[8]</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531B5F">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531B5F">
        <w:rPr>
          <w:rFonts w:ascii="Segoe UI Symbol" w:hAnsi="Segoe UI Symbol" w:cs="Segoe UI Symbol"/>
          <w:lang w:val="en-GB"/>
        </w:rPr>
        <w:instrText>☆</w:instrText>
      </w:r>
      <w:r w:rsidR="00531B5F">
        <w:rPr>
          <w:rFonts w:cs="Arial"/>
          <w:lang w:val="en-GB"/>
        </w:rPr>
        <w:instrText>","type":"chapter"},"uris":["http://www.mendeley.com/documents/?uuid=b374191f-ed25-4328-aa46-417303f13925"]}],"mendeley":{"formattedCitation":"[9–11]","plainTextFormattedCitation":"[9–11]","previouslyFormattedCitation":"[9–11]"},"properties":{"noteIndex":0},"schema":"https://github.com/citation-style-language/schema/raw/master/csl-citation.json"}</w:instrText>
      </w:r>
      <w:r w:rsidR="008A24DC">
        <w:rPr>
          <w:rFonts w:cs="Arial"/>
          <w:lang w:val="en-GB"/>
        </w:rPr>
        <w:fldChar w:fldCharType="separate"/>
      </w:r>
      <w:r w:rsidR="00531B5F" w:rsidRPr="00531B5F">
        <w:rPr>
          <w:rFonts w:cs="Arial"/>
          <w:noProof/>
          <w:lang w:val="en-GB"/>
        </w:rPr>
        <w:t>[9–11]</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 xml:space="preserve">expand this </w:t>
      </w:r>
      <w:r w:rsidR="009242DE">
        <w:rPr>
          <w:rFonts w:cs="Arial"/>
          <w:lang w:val="en-GB"/>
        </w:rPr>
        <w:lastRenderedPageBreak/>
        <w:t>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bookmarkStart w:id="5" w:name="_Toc63946528"/>
      <w:r>
        <w:rPr>
          <w:rStyle w:val="Heading1Char"/>
          <w:b/>
          <w:lang w:val="en-GB"/>
        </w:rPr>
        <w:t>The genome, its proteins, and their interactions with the host</w:t>
      </w:r>
      <w:bookmarkEnd w:id="5"/>
      <w:r>
        <w:rPr>
          <w:rStyle w:val="Heading1Char"/>
          <w:b/>
          <w:lang w:val="en-GB"/>
        </w:rPr>
        <w:t xml:space="preserve"> </w:t>
      </w:r>
    </w:p>
    <w:p w14:paraId="7926CC86" w14:textId="18BB60C6" w:rsidR="00025617" w:rsidRPr="00720A83" w:rsidRDefault="00025617" w:rsidP="00025617">
      <w:pPr>
        <w:pStyle w:val="Heading2"/>
        <w:rPr>
          <w:lang w:val="en-GB"/>
        </w:rPr>
      </w:pPr>
      <w:bookmarkStart w:id="6" w:name="_Toc63946529"/>
      <w:r w:rsidRPr="00720A83">
        <w:rPr>
          <w:lang w:val="en-GB"/>
        </w:rPr>
        <w:t xml:space="preserve">Genome structure </w:t>
      </w:r>
      <w:r w:rsidR="00BB3E3F">
        <w:rPr>
          <w:lang w:val="en-GB"/>
        </w:rPr>
        <w:t xml:space="preserve">and replication </w:t>
      </w:r>
      <w:r w:rsidRPr="00720A83">
        <w:rPr>
          <w:lang w:val="en-GB"/>
        </w:rPr>
        <w:t>(</w:t>
      </w:r>
      <w:r w:rsidR="00431B97">
        <w:rPr>
          <w:lang w:val="en-GB"/>
        </w:rPr>
        <w:t>915</w:t>
      </w:r>
      <w:r w:rsidRPr="00720A83">
        <w:rPr>
          <w:lang w:val="en-GB"/>
        </w:rPr>
        <w:t xml:space="preserve"> words)</w:t>
      </w:r>
      <w:bookmarkEnd w:id="6"/>
    </w:p>
    <w:p w14:paraId="24772F26" w14:textId="2D1D1E3D" w:rsidR="004E4201" w:rsidRDefault="00413F4A" w:rsidP="00025617">
      <w:pPr>
        <w:rPr>
          <w:lang w:val="en-GB"/>
        </w:rPr>
      </w:pPr>
      <w:r>
        <w:rPr>
          <w:lang w:val="en-GB"/>
        </w:rPr>
        <w:t>Anelloviruses possess two main</w:t>
      </w:r>
      <w:r w:rsidR="00025617" w:rsidRPr="00720A83">
        <w:rPr>
          <w:lang w:val="en-GB"/>
        </w:rPr>
        <w:t xml:space="preserve"> </w:t>
      </w:r>
      <w:r>
        <w:rPr>
          <w:lang w:val="en-GB"/>
        </w:rPr>
        <w:t xml:space="preserve">open </w:t>
      </w:r>
      <w:r w:rsidR="00025617" w:rsidRPr="00720A83">
        <w:rPr>
          <w:lang w:val="en-GB"/>
        </w:rPr>
        <w:t>reading frames (ORFs</w:t>
      </w:r>
      <w:r>
        <w:rPr>
          <w:lang w:val="en-GB"/>
        </w:rPr>
        <w:t>), ORF1 and ORF2, but can have up to four ORFs in their genome</w:t>
      </w:r>
      <w:r w:rsidR="00025617" w:rsidRPr="00720A83">
        <w:rPr>
          <w:lang w:val="en-GB"/>
        </w:rPr>
        <w:t xml:space="preserve"> </w:t>
      </w:r>
      <w:r w:rsidR="00025617" w:rsidRPr="00720A83">
        <w:rPr>
          <w:lang w:val="en-GB"/>
        </w:rPr>
        <w:fldChar w:fldCharType="begin" w:fldLock="1"/>
      </w:r>
      <w:r w:rsidR="00531B5F">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9]","plainTextFormattedCitation":"[9]","previouslyFormattedCitation":"[9]"},"properties":{"noteIndex":0},"schema":"https://github.com/citation-style-language/schema/raw/master/csl-citation.json"}</w:instrText>
      </w:r>
      <w:r w:rsidR="00025617" w:rsidRPr="00720A83">
        <w:rPr>
          <w:lang w:val="en-GB"/>
        </w:rPr>
        <w:fldChar w:fldCharType="separate"/>
      </w:r>
      <w:r w:rsidR="00531B5F" w:rsidRPr="00531B5F">
        <w:rPr>
          <w:noProof/>
          <w:lang w:val="en-GB"/>
        </w:rPr>
        <w:t>[9]</w:t>
      </w:r>
      <w:r w:rsidR="00025617" w:rsidRPr="00720A83">
        <w:rPr>
          <w:lang w:val="en-GB"/>
        </w:rPr>
        <w:fldChar w:fldCharType="end"/>
      </w:r>
      <w:r>
        <w:rPr>
          <w:lang w:val="en-GB"/>
        </w:rPr>
        <w:t>.</w:t>
      </w:r>
      <w:r w:rsidR="00025617" w:rsidRPr="00720A83">
        <w:rPr>
          <w:lang w:val="en-GB"/>
        </w:rPr>
        <w:t xml:space="preserve"> </w:t>
      </w:r>
      <w:r>
        <w:rPr>
          <w:lang w:val="en-GB"/>
        </w:rPr>
        <w:t xml:space="preserve">These ORFs are found </w:t>
      </w:r>
      <w:r w:rsidR="00025617" w:rsidRPr="00720A83">
        <w:rPr>
          <w:lang w:val="en-GB"/>
        </w:rPr>
        <w:t xml:space="preserve">within a coding region demarcated by a TATA-box and poly-A tail sequence. There is also an untranslated region (UTR) containing a GC-rich region </w:t>
      </w:r>
      <w:r w:rsidR="00025617" w:rsidRPr="00720A83">
        <w:rPr>
          <w:lang w:val="en-GB"/>
        </w:rPr>
        <w:fldChar w:fldCharType="begin" w:fldLock="1"/>
      </w:r>
      <w:r w:rsidR="00531B5F">
        <w:rPr>
          <w:lang w:val="en-GB"/>
        </w:rPr>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531B5F" w:rsidRPr="00531B5F">
        <w:rPr>
          <w:noProof/>
          <w:lang w:val="en-GB"/>
        </w:rPr>
        <w:t>[12]</w:t>
      </w:r>
      <w:r w:rsidR="00025617" w:rsidRPr="00720A83">
        <w:rPr>
          <w:lang w:val="en-GB"/>
        </w:rPr>
        <w:fldChar w:fldCharType="end"/>
      </w:r>
      <w:r w:rsidR="00025617" w:rsidRPr="00720A83">
        <w:rPr>
          <w:lang w:val="en-GB"/>
        </w:rPr>
        <w:t xml:space="preserve"> (</w:t>
      </w:r>
      <w:r w:rsidR="00025617" w:rsidRPr="00720A83">
        <w:rPr>
          <w:b/>
          <w:bCs/>
          <w:lang w:val="en-GB"/>
        </w:rPr>
        <w:t>Figure 2a</w:t>
      </w:r>
      <w:r w:rsidR="00025617" w:rsidRPr="00720A83">
        <w:rPr>
          <w:lang w:val="en-GB"/>
        </w:rPr>
        <w:t xml:space="preserve">). Transfection experiments of human TTV found that at least six proteins are generated by alternative translation initiation </w:t>
      </w:r>
      <w:r w:rsidR="00025617" w:rsidRPr="00720A83">
        <w:rPr>
          <w:lang w:val="en-GB"/>
        </w:rPr>
        <w:fldChar w:fldCharType="begin" w:fldLock="1"/>
      </w:r>
      <w:r w:rsidR="00531B5F">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3]","plainTextFormattedCitation":"[13]","previouslyFormattedCitation":"[13]"},"properties":{"noteIndex":0},"schema":"https://github.com/citation-style-language/schema/raw/master/csl-citation.json"}</w:instrText>
      </w:r>
      <w:r w:rsidR="00025617" w:rsidRPr="00720A83">
        <w:rPr>
          <w:lang w:val="en-GB"/>
        </w:rPr>
        <w:fldChar w:fldCharType="separate"/>
      </w:r>
      <w:r w:rsidR="00531B5F" w:rsidRPr="00531B5F">
        <w:rPr>
          <w:noProof/>
          <w:lang w:val="en-GB"/>
        </w:rPr>
        <w:t>[13]</w:t>
      </w:r>
      <w:r w:rsidR="00025617" w:rsidRPr="00720A83">
        <w:rPr>
          <w:lang w:val="en-GB"/>
        </w:rPr>
        <w:fldChar w:fldCharType="end"/>
      </w:r>
      <w:r w:rsidR="00025617" w:rsidRPr="00720A83">
        <w:rPr>
          <w:lang w:val="en-GB"/>
        </w:rPr>
        <w:t xml:space="preserve"> on three mRNA species, which were produced by alternative splicing </w:t>
      </w:r>
      <w:r w:rsidR="00025617" w:rsidRPr="00720A83">
        <w:rPr>
          <w:lang w:val="en-GB"/>
        </w:rPr>
        <w:fldChar w:fldCharType="begin" w:fldLock="1"/>
      </w:r>
      <w:r w:rsidR="00531B5F">
        <w:rPr>
          <w:lang w:val="en-GB"/>
        </w:rPr>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4]","plainTextFormattedCitation":"[14]","previouslyFormattedCitation":"[14]"},"properties":{"noteIndex":0},"schema":"https://github.com/citation-style-language/schema/raw/master/csl-citation.json"}</w:instrText>
      </w:r>
      <w:r w:rsidR="00025617" w:rsidRPr="00720A83">
        <w:rPr>
          <w:lang w:val="en-GB"/>
        </w:rPr>
        <w:fldChar w:fldCharType="separate"/>
      </w:r>
      <w:r w:rsidR="00531B5F" w:rsidRPr="00531B5F">
        <w:rPr>
          <w:noProof/>
          <w:lang w:val="en-GB"/>
        </w:rPr>
        <w:t>[14]</w:t>
      </w:r>
      <w:r w:rsidR="00025617" w:rsidRPr="00720A83">
        <w:rPr>
          <w:lang w:val="en-GB"/>
        </w:rPr>
        <w:fldChar w:fldCharType="end"/>
      </w:r>
      <w:r w:rsidR="00025617" w:rsidRPr="00720A83">
        <w:rPr>
          <w:lang w:val="en-GB"/>
        </w:rPr>
        <w:t xml:space="preserve">. ORF1 </w:t>
      </w:r>
      <w:r>
        <w:rPr>
          <w:lang w:val="en-GB"/>
        </w:rPr>
        <w:t xml:space="preserve">putatively </w:t>
      </w:r>
      <w:r w:rsidR="00025617" w:rsidRPr="00720A83">
        <w:rPr>
          <w:lang w:val="en-GB"/>
        </w:rPr>
        <w:t xml:space="preserve">encodes the </w:t>
      </w:r>
      <w:r w:rsidR="00025617">
        <w:rPr>
          <w:lang w:val="en-GB"/>
        </w:rPr>
        <w:t xml:space="preserve">capsid protein that contains an arginine-rich N-terminus </w:t>
      </w:r>
      <w:r w:rsidR="00025617" w:rsidRPr="00720A83">
        <w:rPr>
          <w:lang w:val="en-GB"/>
        </w:rPr>
        <w:fldChar w:fldCharType="begin" w:fldLock="1"/>
      </w:r>
      <w:r w:rsidR="00531B5F">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531B5F">
        <w:rPr>
          <w:rFonts w:ascii="Segoe UI Symbol" w:hAnsi="Segoe UI Symbol" w:cs="Segoe UI Symbol"/>
          <w:lang w:val="en-GB"/>
        </w:rPr>
        <w:instrText>☆</w:instrText>
      </w:r>
      <w:r w:rsidR="00531B5F">
        <w:rPr>
          <w:lang w:val="en-GB"/>
        </w:rPr>
        <w:instrText>","type":"chapter"},"uris":["http://www.mendeley.com/documents/?uuid=b374191f-ed25-4328-aa46-417303f13925"]}],"mendeley":{"formattedCitation":"[11]","plainTextFormattedCitation":"[11]","previouslyFormattedCitation":"[11]"},"properties":{"noteIndex":0},"schema":"https://github.com/citation-style-language/schema/raw/master/csl-citation.json"}</w:instrText>
      </w:r>
      <w:r w:rsidR="00025617" w:rsidRPr="00720A83">
        <w:rPr>
          <w:lang w:val="en-GB"/>
        </w:rPr>
        <w:fldChar w:fldCharType="separate"/>
      </w:r>
      <w:r w:rsidR="00531B5F" w:rsidRPr="00531B5F">
        <w:rPr>
          <w:noProof/>
          <w:lang w:val="en-GB"/>
        </w:rPr>
        <w:t>[11]</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 xml:space="preserve">Additionally, ORF2 potentially encodes a phosphatase </w:t>
      </w:r>
      <w:r w:rsidR="00025617" w:rsidRPr="00720A83">
        <w:rPr>
          <w:lang w:val="en-GB"/>
        </w:rPr>
        <w:fldChar w:fldCharType="begin" w:fldLock="1"/>
      </w:r>
      <w:r w:rsidR="00531B5F">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5]","plainTextFormattedCitation":"[15]","previouslyFormattedCitation":"[15]"},"properties":{"noteIndex":0},"schema":"https://github.com/citation-style-language/schema/raw/master/csl-citation.json"}</w:instrText>
      </w:r>
      <w:r w:rsidR="00025617" w:rsidRPr="00720A83">
        <w:rPr>
          <w:lang w:val="en-GB"/>
        </w:rPr>
        <w:fldChar w:fldCharType="separate"/>
      </w:r>
      <w:r w:rsidR="00531B5F" w:rsidRPr="00531B5F">
        <w:rPr>
          <w:noProof/>
          <w:lang w:val="en-GB"/>
        </w:rPr>
        <w:t>[15]</w:t>
      </w:r>
      <w:r w:rsidR="00025617" w:rsidRPr="00720A83">
        <w:rPr>
          <w:lang w:val="en-GB"/>
        </w:rPr>
        <w:fldChar w:fldCharType="end"/>
      </w:r>
      <w:r w:rsidR="00025617" w:rsidRPr="00720A83">
        <w:rPr>
          <w:lang w:val="en-GB"/>
        </w:rPr>
        <w:t xml:space="preserve"> and ORF3, the TTV-derived apoptosis-inducing protein (TAIP) </w:t>
      </w:r>
      <w:r w:rsidR="00025617" w:rsidRPr="00720A83">
        <w:rPr>
          <w:lang w:val="en-GB"/>
        </w:rPr>
        <w:fldChar w:fldCharType="begin" w:fldLock="1"/>
      </w:r>
      <w:r w:rsidR="00531B5F">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6,17]","plainTextFormattedCitation":"[16,17]","previouslyFormattedCitation":"[16,17]"},"properties":{"noteIndex":0},"schema":"https://github.com/citation-style-language/schema/raw/master/csl-citation.json"}</w:instrText>
      </w:r>
      <w:r w:rsidR="00025617" w:rsidRPr="00720A83">
        <w:rPr>
          <w:lang w:val="en-GB"/>
        </w:rPr>
        <w:fldChar w:fldCharType="separate"/>
      </w:r>
      <w:r w:rsidR="00531B5F" w:rsidRPr="00531B5F">
        <w:rPr>
          <w:noProof/>
          <w:lang w:val="en-GB"/>
        </w:rPr>
        <w:t>[16,17]</w:t>
      </w:r>
      <w:r w:rsidR="00025617" w:rsidRPr="00720A83">
        <w:rPr>
          <w:lang w:val="en-GB"/>
        </w:rPr>
        <w:fldChar w:fldCharType="end"/>
      </w:r>
      <w:r w:rsidR="00025617" w:rsidRPr="00720A83">
        <w:rPr>
          <w:lang w:val="en-GB"/>
        </w:rPr>
        <w:t xml:space="preserve">. </w:t>
      </w:r>
    </w:p>
    <w:p w14:paraId="55B8A2A0" w14:textId="537B3656"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531B5F">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531B5F">
        <w:rPr>
          <w:rFonts w:ascii="Cambria Math" w:hAnsi="Cambria Math" w:cs="Cambria Math"/>
          <w:i/>
          <w:iCs/>
          <w:lang w:val="en-GB"/>
        </w:rPr>
        <w:instrText>∼</w:instrText>
      </w:r>
      <w:r w:rsidR="00531B5F">
        <w:rPr>
          <w:i/>
          <w:iCs/>
          <w:lang w:val="en-GB"/>
        </w:rPr>
        <w:instrText>2.6</w:instrText>
      </w:r>
      <w:r w:rsidR="00531B5F">
        <w:rPr>
          <w:rFonts w:cs="Arial"/>
          <w:i/>
          <w:iCs/>
          <w:lang w:val="en-GB"/>
        </w:rPr>
        <w:instrText>–</w:instrText>
      </w:r>
      <w:r w:rsidR="00531B5F">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8]","plainTextFormattedCitation":"[18]","previouslyFormattedCitation":"[18]"},"properties":{"noteIndex":0},"schema":"https://github.com/citation-style-language/schema/raw/master/csl-citation.json"}</w:instrText>
      </w:r>
      <w:r w:rsidRPr="00720A83">
        <w:rPr>
          <w:i/>
          <w:iCs/>
          <w:lang w:val="en-GB"/>
        </w:rPr>
        <w:fldChar w:fldCharType="separate"/>
      </w:r>
      <w:r w:rsidR="00531B5F" w:rsidRPr="00531B5F">
        <w:rPr>
          <w:iCs/>
          <w:noProof/>
          <w:lang w:val="en-GB"/>
        </w:rPr>
        <w:t>[18]</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531B5F">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19]","plainTextFormattedCitation":"[19]","previouslyFormattedCitation":"[19]"},"properties":{"noteIndex":0},"schema":"https://github.com/citation-style-language/schema/raw/master/csl-citation.json"}</w:instrText>
      </w:r>
      <w:r w:rsidRPr="00720A83">
        <w:rPr>
          <w:i/>
          <w:iCs/>
          <w:lang w:val="en-GB"/>
        </w:rPr>
        <w:fldChar w:fldCharType="separate"/>
      </w:r>
      <w:r w:rsidR="00531B5F" w:rsidRPr="00531B5F">
        <w:rPr>
          <w:iCs/>
          <w:noProof/>
          <w:lang w:val="en-GB"/>
        </w:rPr>
        <w:t>[19]</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531B5F">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531B5F">
        <w:rPr>
          <w:rFonts w:ascii="Cambria Math" w:hAnsi="Cambria Math" w:cs="Cambria Math"/>
          <w:lang w:val="en-GB"/>
        </w:rPr>
        <w:instrText>‐</w:instrText>
      </w:r>
      <w:r w:rsidR="00531B5F">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Pr="00720A83">
        <w:rPr>
          <w:lang w:val="en-GB"/>
        </w:rPr>
        <w:fldChar w:fldCharType="separate"/>
      </w:r>
      <w:r w:rsidR="00531B5F" w:rsidRPr="00531B5F">
        <w:rPr>
          <w:noProof/>
          <w:lang w:val="en-GB"/>
        </w:rPr>
        <w:t>[20]</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motif that is part of a stem-loop structure, and a Rep-like sequence,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Figure 2</w:t>
      </w:r>
      <w:r w:rsidR="001E79D1">
        <w:rPr>
          <w:b/>
          <w:bCs/>
          <w:lang w:val="en-GB"/>
        </w:rPr>
        <w:t>b</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After a round 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4EE4A16A" w14:textId="3AAB5C6F" w:rsidR="000F11EB" w:rsidRDefault="00586C8F" w:rsidP="00CE3379">
      <w:pPr>
        <w:rPr>
          <w:lang w:val="en-GB"/>
        </w:rPr>
      </w:pPr>
      <w:r>
        <w:rPr>
          <w:noProof/>
          <w:lang w:val="en-GB"/>
        </w:rPr>
        <w:lastRenderedPageBreak/>
        <w:drawing>
          <wp:inline distT="0" distB="0" distL="0" distR="0" wp14:anchorId="07EFF339" wp14:editId="6E758551">
            <wp:extent cx="5269791" cy="5690382"/>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1386" cy="5692104"/>
                    </a:xfrm>
                    <a:prstGeom prst="rect">
                      <a:avLst/>
                    </a:prstGeom>
                    <a:noFill/>
                    <a:ln>
                      <a:noFill/>
                    </a:ln>
                  </pic:spPr>
                </pic:pic>
              </a:graphicData>
            </a:graphic>
          </wp:inline>
        </w:drawing>
      </w:r>
    </w:p>
    <w:p w14:paraId="430A1739" w14:textId="3C90BE3B" w:rsidR="00CE3379" w:rsidRDefault="000F11EB" w:rsidP="00BB3E3F">
      <w:pPr>
        <w:rPr>
          <w:lang w:val="en-GB"/>
        </w:rPr>
      </w:pPr>
      <w:r w:rsidRPr="00720A83">
        <w:rPr>
          <w:b/>
          <w:bCs/>
          <w:noProof/>
          <w:sz w:val="20"/>
          <w:szCs w:val="18"/>
          <w:lang w:val="en-GB"/>
        </w:rPr>
        <w:t xml:space="preserve">Figure 2. </w:t>
      </w:r>
      <w:r w:rsidR="001E79D1">
        <w:rPr>
          <w:b/>
          <w:bCs/>
          <w:noProof/>
          <w:sz w:val="20"/>
          <w:szCs w:val="18"/>
          <w:lang w:val="en-GB"/>
        </w:rPr>
        <w:t xml:space="preserve">Genome structure and replication. </w:t>
      </w:r>
      <w:r w:rsidRPr="00720A83">
        <w:rPr>
          <w:noProof/>
          <w:sz w:val="20"/>
          <w:szCs w:val="18"/>
          <w:lang w:val="en-GB"/>
        </w:rPr>
        <w:t>(a) The complete genome of TTV</w:t>
      </w:r>
      <w:r>
        <w:rPr>
          <w:noProof/>
          <w:sz w:val="20"/>
          <w:szCs w:val="18"/>
          <w:lang w:val="en-GB"/>
        </w:rPr>
        <w:t xml:space="preserve"> </w:t>
      </w:r>
      <w:r w:rsidRPr="00720A83">
        <w:rPr>
          <w:noProof/>
          <w:sz w:val="20"/>
          <w:szCs w:val="18"/>
          <w:lang w:val="en-GB"/>
        </w:rPr>
        <w:t xml:space="preserve">retrieved from NCBI GenBank (NC_002076.2) was visualised and annotated using UGene </w:t>
      </w:r>
      <w:r w:rsidRPr="00720A83">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497EAE" w:rsidRPr="00497EAE">
        <w:rPr>
          <w:noProof/>
          <w:sz w:val="20"/>
          <w:szCs w:val="18"/>
          <w:lang w:val="en-GB"/>
        </w:rPr>
        <w:t>[21]</w:t>
      </w:r>
      <w:r w:rsidRPr="00720A83">
        <w:rPr>
          <w:noProof/>
          <w:sz w:val="20"/>
          <w:szCs w:val="18"/>
          <w:lang w:val="en-GB"/>
        </w:rPr>
        <w:fldChar w:fldCharType="end"/>
      </w:r>
      <w:r w:rsidRPr="00720A83">
        <w:rPr>
          <w:noProof/>
          <w:sz w:val="20"/>
          <w:szCs w:val="18"/>
          <w:lang w:val="en-GB"/>
        </w:rPr>
        <w:t>. (b)</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p>
    <w:p w14:paraId="2FD9ABB6" w14:textId="4E74FB97" w:rsidR="00BB44F8" w:rsidRDefault="00E730D2" w:rsidP="00BB3E3F">
      <w:pPr>
        <w:rPr>
          <w:lang w:val="en-GB"/>
        </w:rPr>
      </w:pPr>
      <w:r>
        <w:rPr>
          <w:lang w:val="en-GB"/>
        </w:rPr>
        <w:t>Anelloviruses have conserved 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451473">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22]","plainTextFormattedCitation":"[22]","previouslyFormattedCitation":"[22]"},"properties":{"noteIndex":0},"schema":"https://github.com/citation-style-language/schema/raw/master/csl-citation.json"}</w:instrText>
      </w:r>
      <w:r w:rsidR="00030B86">
        <w:rPr>
          <w:lang w:val="en-GB"/>
        </w:rPr>
        <w:fldChar w:fldCharType="separate"/>
      </w:r>
      <w:r w:rsidR="00497EAE" w:rsidRPr="00497EAE">
        <w:rPr>
          <w:noProof/>
          <w:lang w:val="en-GB"/>
        </w:rPr>
        <w:t>[22]</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lastRenderedPageBreak/>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451473">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22–24]","plainTextFormattedCitation":"[22–24]","previouslyFormattedCitation":"[22–24]"},"properties":{"noteIndex":0},"schema":"https://github.com/citation-style-language/schema/raw/master/csl-citation.json"}</w:instrText>
      </w:r>
      <w:r>
        <w:rPr>
          <w:lang w:val="en-GB"/>
        </w:rPr>
        <w:fldChar w:fldCharType="separate"/>
      </w:r>
      <w:r w:rsidR="00497EAE" w:rsidRPr="00497EAE">
        <w:rPr>
          <w:noProof/>
          <w:lang w:val="en-GB"/>
        </w:rPr>
        <w:t>[22–24]</w:t>
      </w:r>
      <w:r>
        <w:rPr>
          <w:lang w:val="en-GB"/>
        </w:rPr>
        <w:fldChar w:fldCharType="end"/>
      </w:r>
      <w:r w:rsidR="00030B86">
        <w:rPr>
          <w:lang w:val="en-GB"/>
        </w:rPr>
        <w:t xml:space="preserve"> (</w:t>
      </w:r>
      <w:r w:rsidR="00030B86" w:rsidRPr="00030B86">
        <w:rPr>
          <w:b/>
          <w:bCs/>
          <w:lang w:val="en-GB"/>
        </w:rPr>
        <w:t>Figure 3a</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451473">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24]","plainTextFormattedCitation":"[24]","previouslyFormattedCitation":"[24]"},"properties":{"noteIndex":0},"schema":"https://github.com/citation-style-language/schema/raw/master/csl-citation.json"}</w:instrText>
      </w:r>
      <w:r w:rsidR="00497EAE">
        <w:rPr>
          <w:lang w:val="en-GB"/>
        </w:rPr>
        <w:fldChar w:fldCharType="separate"/>
      </w:r>
      <w:r w:rsidR="00497EAE" w:rsidRPr="00497EAE">
        <w:rPr>
          <w:noProof/>
          <w:lang w:val="en-GB"/>
        </w:rPr>
        <w:t>[24]</w:t>
      </w:r>
      <w:r w:rsidR="00497EAE">
        <w:rPr>
          <w:lang w:val="en-GB"/>
        </w:rPr>
        <w:fldChar w:fldCharType="end"/>
      </w:r>
      <w:r w:rsidR="00497EAE">
        <w:rPr>
          <w:lang w:val="en-GB"/>
        </w:rPr>
        <w:t xml:space="preserve"> is shown in </w:t>
      </w:r>
      <w:r w:rsidR="00497EAE" w:rsidRPr="00497EAE">
        <w:rPr>
          <w:b/>
          <w:bCs/>
          <w:lang w:val="en-GB"/>
        </w:rPr>
        <w:t>Figure 3b</w:t>
      </w:r>
      <w:r w:rsidR="00497EAE">
        <w:rPr>
          <w:lang w:val="en-GB"/>
        </w:rPr>
        <w:t xml:space="preserve">. These </w:t>
      </w:r>
      <w:r w:rsidR="00030B86">
        <w:rPr>
          <w:lang w:val="en-GB"/>
        </w:rPr>
        <w:t xml:space="preserve">stem-loop structures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451473">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25]","plainTextFormattedCitation":"[25]","previouslyFormattedCitation":"[25]"},"properties":{"noteIndex":0},"schema":"https://github.com/citation-style-language/schema/raw/master/csl-citation.json"}</w:instrText>
      </w:r>
      <w:r w:rsidR="00497EAE">
        <w:rPr>
          <w:lang w:val="en-GB"/>
        </w:rPr>
        <w:fldChar w:fldCharType="separate"/>
      </w:r>
      <w:r w:rsidR="00497EAE" w:rsidRPr="00497EAE">
        <w:rPr>
          <w:noProof/>
          <w:lang w:val="en-GB"/>
        </w:rPr>
        <w:t>[25]</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451473">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26]","plainTextFormattedCitation":"[26]","previouslyFormattedCitation":"[26]"},"properties":{"noteIndex":0},"schema":"https://github.com/citation-style-language/schema/raw/master/csl-citation.json"}</w:instrText>
      </w:r>
      <w:r w:rsidR="00497EAE">
        <w:rPr>
          <w:color w:val="000000"/>
          <w:shd w:val="clear" w:color="auto" w:fill="FFFFFF"/>
        </w:rPr>
        <w:fldChar w:fldCharType="separate"/>
      </w:r>
      <w:r w:rsidR="00497EAE" w:rsidRPr="00497EAE">
        <w:rPr>
          <w:noProof/>
          <w:color w:val="000000"/>
          <w:shd w:val="clear" w:color="auto" w:fill="FFFFFF"/>
        </w:rPr>
        <w:t>[26]</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451473">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sidR="00531B5F">
        <w:rPr>
          <w:lang w:val="en-GB"/>
        </w:rPr>
        <w:fldChar w:fldCharType="separate"/>
      </w:r>
      <w:r w:rsidR="00497EAE" w:rsidRPr="00497EAE">
        <w:rPr>
          <w:noProof/>
          <w:lang w:val="en-GB"/>
        </w:rPr>
        <w:t>[27]</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w:t>
      </w:r>
      <w:r w:rsidR="00C81B6C">
        <w:rPr>
          <w:lang w:val="en-GB"/>
        </w:rPr>
        <w:t>ona</w:t>
      </w:r>
      <w:r w:rsidR="00DF43B1">
        <w:rPr>
          <w:lang w:val="en-GB"/>
        </w:rPr>
        <w:t>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30141C">
        <w:rPr>
          <w:b/>
          <w:bCs/>
          <w:lang w:val="en-GB"/>
        </w:rPr>
        <w:t xml:space="preserve">c </w:t>
      </w:r>
      <w:r w:rsidR="0030141C">
        <w:rPr>
          <w:lang w:val="en-GB"/>
        </w:rPr>
        <w:t xml:space="preserve">and </w:t>
      </w:r>
      <w:r w:rsidR="0030141C">
        <w:rPr>
          <w:b/>
          <w:bCs/>
          <w:lang w:val="en-GB"/>
        </w:rPr>
        <w:t>d</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6986F544" w14:textId="003B7096" w:rsidR="001E14C5" w:rsidRDefault="00FB01DF" w:rsidP="001E14C5">
      <w:pPr>
        <w:pStyle w:val="NoSpacing"/>
        <w:rPr>
          <w:b/>
          <w:bCs/>
          <w:noProof/>
          <w:sz w:val="20"/>
          <w:szCs w:val="18"/>
          <w:lang w:val="en-GB"/>
        </w:rPr>
      </w:pPr>
      <w:r>
        <w:rPr>
          <w:noProof/>
        </w:rPr>
        <w:lastRenderedPageBreak/>
        <w:drawing>
          <wp:inline distT="0" distB="0" distL="0" distR="0" wp14:anchorId="3B8672B9" wp14:editId="78FC6CA5">
            <wp:extent cx="5939155" cy="5998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155" cy="5998210"/>
                    </a:xfrm>
                    <a:prstGeom prst="rect">
                      <a:avLst/>
                    </a:prstGeom>
                    <a:noFill/>
                    <a:ln>
                      <a:noFill/>
                    </a:ln>
                  </pic:spPr>
                </pic:pic>
              </a:graphicData>
            </a:graphic>
          </wp:inline>
        </w:drawing>
      </w:r>
    </w:p>
    <w:p w14:paraId="035AEBD5" w14:textId="77777777" w:rsidR="00FB01DF" w:rsidRDefault="00FB01DF" w:rsidP="001E14C5">
      <w:pPr>
        <w:pStyle w:val="NoSpacing"/>
        <w:rPr>
          <w:b/>
          <w:bCs/>
          <w:noProof/>
          <w:sz w:val="20"/>
          <w:szCs w:val="18"/>
          <w:lang w:val="en-GB"/>
        </w:rPr>
      </w:pPr>
    </w:p>
    <w:p w14:paraId="797C1342" w14:textId="6564BB44" w:rsidR="001E14C5" w:rsidRPr="001E7D41" w:rsidRDefault="001E14C5" w:rsidP="001E14C5">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3</w:t>
      </w:r>
      <w:r w:rsidRPr="00720A83">
        <w:rPr>
          <w:b/>
          <w:bCs/>
          <w:noProof/>
          <w:sz w:val="20"/>
          <w:szCs w:val="18"/>
          <w:lang w:val="en-GB"/>
        </w:rPr>
        <w:t xml:space="preserve">. </w:t>
      </w:r>
      <w:r w:rsidRPr="00720A83">
        <w:rPr>
          <w:noProof/>
          <w:sz w:val="20"/>
          <w:szCs w:val="18"/>
          <w:lang w:val="en-GB"/>
        </w:rPr>
        <w:t>(</w:t>
      </w:r>
      <w:r w:rsidR="0030141C">
        <w:rPr>
          <w:noProof/>
          <w:sz w:val="20"/>
          <w:szCs w:val="18"/>
          <w:lang w:val="en-GB"/>
        </w:rPr>
        <w:t>a</w:t>
      </w:r>
      <w:r w:rsidRPr="00720A83">
        <w:rPr>
          <w:noProof/>
          <w:sz w:val="20"/>
          <w:szCs w:val="18"/>
          <w:lang w:val="en-GB"/>
        </w:rPr>
        <w:t>)</w:t>
      </w:r>
      <w:r>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w:t>
      </w:r>
      <w:r w:rsidR="0030141C">
        <w:rPr>
          <w:noProof/>
          <w:sz w:val="20"/>
          <w:szCs w:val="18"/>
          <w:lang w:val="en-GB"/>
        </w:rPr>
        <w:t>b</w:t>
      </w:r>
      <w:r>
        <w:rPr>
          <w:noProof/>
          <w:sz w:val="20"/>
          <w:szCs w:val="18"/>
          <w:lang w:val="en-GB"/>
        </w:rPr>
        <w:t xml:space="preserve">) </w:t>
      </w:r>
      <w:r w:rsidR="0030141C">
        <w:rPr>
          <w:noProof/>
          <w:sz w:val="20"/>
          <w:szCs w:val="18"/>
          <w:lang w:val="en-GB"/>
        </w:rPr>
        <w:t>P</w:t>
      </w:r>
      <w:r>
        <w:rPr>
          <w:noProof/>
          <w:sz w:val="20"/>
          <w:szCs w:val="18"/>
          <w:lang w:val="en-GB"/>
        </w:rPr>
        <w:t xml:space="preserve">roposed </w:t>
      </w:r>
      <w:r w:rsidR="0030141C">
        <w:rPr>
          <w:noProof/>
          <w:sz w:val="20"/>
          <w:szCs w:val="18"/>
          <w:lang w:val="en-GB"/>
        </w:rPr>
        <w:t>stem-loop structure</w:t>
      </w:r>
      <w:r>
        <w:rPr>
          <w:noProof/>
          <w:sz w:val="20"/>
          <w:szCs w:val="18"/>
          <w:lang w:val="en-GB"/>
        </w:rPr>
        <w:t xml:space="preserve"> </w:t>
      </w:r>
      <w:r w:rsidR="0030141C">
        <w:rPr>
          <w:noProof/>
          <w:sz w:val="20"/>
          <w:szCs w:val="18"/>
          <w:lang w:val="en-GB"/>
        </w:rPr>
        <w:t>containing the nonanucleotide motif</w:t>
      </w:r>
      <w:r>
        <w:rPr>
          <w:noProof/>
          <w:sz w:val="20"/>
          <w:szCs w:val="18"/>
          <w:lang w:val="en-GB"/>
        </w:rPr>
        <w:t xml:space="preserve"> in </w:t>
      </w:r>
      <w:r w:rsidR="0030141C">
        <w:rPr>
          <w:noProof/>
          <w:sz w:val="20"/>
          <w:szCs w:val="18"/>
          <w:lang w:val="en-GB"/>
        </w:rPr>
        <w:t xml:space="preserve">PCV (U49186.1). Predicted secondary structures of the region surrounding the octanucleotide and nonanucleotide motif in </w:t>
      </w:r>
      <w:r>
        <w:rPr>
          <w:noProof/>
          <w:sz w:val="20"/>
          <w:szCs w:val="18"/>
          <w:lang w:val="en-GB"/>
        </w:rPr>
        <w:t xml:space="preserve">TTV (c; </w:t>
      </w:r>
      <w:r w:rsidRPr="00720A83">
        <w:rPr>
          <w:noProof/>
          <w:sz w:val="20"/>
          <w:szCs w:val="18"/>
          <w:lang w:val="en-GB"/>
        </w:rPr>
        <w:t>NC_002076.2</w:t>
      </w:r>
      <w:r>
        <w:rPr>
          <w:noProof/>
          <w:sz w:val="20"/>
          <w:szCs w:val="18"/>
          <w:lang w:val="en-GB"/>
        </w:rPr>
        <w:t xml:space="preserve">) and </w:t>
      </w:r>
      <w:r w:rsidR="0030141C">
        <w:rPr>
          <w:noProof/>
          <w:sz w:val="20"/>
          <w:szCs w:val="18"/>
          <w:lang w:val="en-GB"/>
        </w:rPr>
        <w:t>CAV</w:t>
      </w:r>
      <w:r>
        <w:rPr>
          <w:noProof/>
          <w:sz w:val="20"/>
          <w:szCs w:val="18"/>
          <w:lang w:val="en-GB"/>
        </w:rPr>
        <w:t xml:space="preserve"> (</w:t>
      </w:r>
      <w:r w:rsidR="002317BF">
        <w:rPr>
          <w:noProof/>
          <w:sz w:val="20"/>
          <w:szCs w:val="18"/>
          <w:lang w:val="en-GB"/>
        </w:rPr>
        <w:t>d; AY843527.2</w:t>
      </w:r>
      <w:r>
        <w:rPr>
          <w:noProof/>
          <w:sz w:val="20"/>
          <w:szCs w:val="18"/>
          <w:lang w:val="en-GB"/>
        </w:rPr>
        <w:t>), respectively. Structure prediction for TTV</w:t>
      </w:r>
      <w:r w:rsidR="002317BF">
        <w:rPr>
          <w:noProof/>
          <w:sz w:val="20"/>
          <w:szCs w:val="18"/>
          <w:lang w:val="en-GB"/>
        </w:rPr>
        <w:t xml:space="preserve"> and CAV</w:t>
      </w:r>
      <w:r>
        <w:rPr>
          <w:noProof/>
          <w:sz w:val="20"/>
          <w:szCs w:val="18"/>
          <w:lang w:val="en-GB"/>
        </w:rPr>
        <w:t xml:space="preserve"> w</w:t>
      </w:r>
      <w:r w:rsidR="002317BF">
        <w:rPr>
          <w:noProof/>
          <w:sz w:val="20"/>
          <w:szCs w:val="18"/>
          <w:lang w:val="en-GB"/>
        </w:rPr>
        <w:t>a</w:t>
      </w:r>
      <w:r>
        <w:rPr>
          <w:noProof/>
          <w:sz w:val="20"/>
          <w:szCs w:val="18"/>
          <w:lang w:val="en-GB"/>
        </w:rPr>
        <w:t xml:space="preserve">s performed using default parameters and </w:t>
      </w:r>
      <w:r w:rsidR="002317BF">
        <w:rPr>
          <w:noProof/>
          <w:sz w:val="20"/>
          <w:szCs w:val="18"/>
          <w:lang w:val="en-GB"/>
        </w:rPr>
        <w:t>all</w:t>
      </w:r>
      <w:r>
        <w:rPr>
          <w:noProof/>
          <w:sz w:val="20"/>
          <w:szCs w:val="18"/>
          <w:lang w:val="en-GB"/>
        </w:rPr>
        <w:t xml:space="preserve"> structures were renderred using RNAStructure </w:t>
      </w:r>
      <w:r>
        <w:rPr>
          <w:noProof/>
          <w:sz w:val="20"/>
          <w:szCs w:val="18"/>
          <w:lang w:val="en-GB"/>
        </w:rPr>
        <w:fldChar w:fldCharType="begin" w:fldLock="1"/>
      </w:r>
      <w:r>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Pr>
          <w:noProof/>
          <w:sz w:val="20"/>
          <w:szCs w:val="18"/>
          <w:lang w:val="en-GB"/>
        </w:rPr>
        <w:fldChar w:fldCharType="separate"/>
      </w:r>
      <w:r w:rsidRPr="00497EAE">
        <w:rPr>
          <w:noProof/>
          <w:sz w:val="20"/>
          <w:szCs w:val="18"/>
          <w:lang w:val="en-GB"/>
        </w:rPr>
        <w:t>[27]</w:t>
      </w:r>
      <w:r>
        <w:rPr>
          <w:noProof/>
          <w:sz w:val="20"/>
          <w:szCs w:val="18"/>
          <w:lang w:val="en-GB"/>
        </w:rPr>
        <w:fldChar w:fldCharType="end"/>
      </w:r>
      <w:r>
        <w:rPr>
          <w:noProof/>
          <w:sz w:val="20"/>
          <w:szCs w:val="18"/>
          <w:lang w:val="en-GB"/>
        </w:rPr>
        <w:t>.</w:t>
      </w:r>
      <w:r w:rsidR="002317BF">
        <w:rPr>
          <w:noProof/>
          <w:sz w:val="20"/>
          <w:szCs w:val="18"/>
          <w:lang w:val="en-GB"/>
        </w:rPr>
        <w:t xml:space="preserve"> Lower case nucleotide letters in (b) indicate the nucleotides that were forced to be single-stranded during rendering.</w:t>
      </w:r>
      <w:r w:rsidR="001E7D41">
        <w:rPr>
          <w:noProof/>
          <w:sz w:val="20"/>
          <w:szCs w:val="18"/>
          <w:lang w:val="en-GB"/>
        </w:rPr>
        <w:t xml:space="preserve"> (e) Mechanism underlying HUH endonuclease catalytic activity. M</w:t>
      </w:r>
      <w:r w:rsidR="001E7D41">
        <w:rPr>
          <w:noProof/>
          <w:sz w:val="20"/>
          <w:szCs w:val="18"/>
          <w:vertAlign w:val="superscript"/>
          <w:lang w:val="en-GB"/>
        </w:rPr>
        <w:t>2+</w:t>
      </w:r>
      <w:r w:rsidR="001E7D41">
        <w:rPr>
          <w:noProof/>
          <w:sz w:val="20"/>
          <w:szCs w:val="18"/>
          <w:lang w:val="en-GB"/>
        </w:rPr>
        <w:t xml:space="preserve"> indicates a divalent </w:t>
      </w:r>
      <w:r w:rsidR="00077BE3">
        <w:rPr>
          <w:noProof/>
          <w:sz w:val="20"/>
          <w:szCs w:val="18"/>
          <w:lang w:val="en-GB"/>
        </w:rPr>
        <w:t xml:space="preserve">metal </w:t>
      </w:r>
      <w:r w:rsidR="001E7D41">
        <w:rPr>
          <w:noProof/>
          <w:sz w:val="20"/>
          <w:szCs w:val="18"/>
          <w:lang w:val="en-GB"/>
        </w:rPr>
        <w:t xml:space="preserve">cation. </w:t>
      </w:r>
    </w:p>
    <w:p w14:paraId="1511DE39" w14:textId="77777777" w:rsidR="001E14C5" w:rsidRDefault="001E14C5" w:rsidP="00BB3E3F">
      <w:pPr>
        <w:rPr>
          <w:lang w:val="en-GB"/>
        </w:rPr>
      </w:pPr>
    </w:p>
    <w:p w14:paraId="566D4E2B" w14:textId="2B6CDB2C" w:rsidR="00C575EC" w:rsidRDefault="00B0235E" w:rsidP="00025617">
      <w:pPr>
        <w:rPr>
          <w:lang w:val="en-GB"/>
        </w:rPr>
      </w:pPr>
      <w:proofErr w:type="spellStart"/>
      <w:r>
        <w:rPr>
          <w:lang w:val="en-GB"/>
        </w:rPr>
        <w:lastRenderedPageBreak/>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protein</w:t>
      </w:r>
      <w:r w:rsidR="005111A8">
        <w:rPr>
          <w:lang w:val="en-GB"/>
        </w:rPr>
        <w:t>s</w:t>
      </w:r>
      <w:r w:rsidR="00451473">
        <w:rPr>
          <w:lang w:val="en-GB"/>
        </w:rPr>
        <w:t xml:space="preserve"> </w:t>
      </w:r>
      <w:r w:rsidR="00451473" w:rsidRPr="00720A83">
        <w:rPr>
          <w:lang w:val="en-GB"/>
        </w:rPr>
        <w:fldChar w:fldCharType="begin" w:fldLock="1"/>
      </w:r>
      <w:r w:rsidR="001E14C5">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28–32]","plainTextFormattedCitation":"[28–32]","previouslyFormattedCitation":"[28–32]"},"properties":{"noteIndex":0},"schema":"https://github.com/citation-style-language/schema/raw/master/csl-citation.json"}</w:instrText>
      </w:r>
      <w:r w:rsidR="00451473" w:rsidRPr="00720A83">
        <w:rPr>
          <w:lang w:val="en-GB"/>
        </w:rPr>
        <w:fldChar w:fldCharType="separate"/>
      </w:r>
      <w:r w:rsidR="00451473" w:rsidRPr="00451473">
        <w:rPr>
          <w:noProof/>
          <w:lang w:val="en-GB"/>
        </w:rPr>
        <w:t>[28–32]</w:t>
      </w:r>
      <w:r w:rsidR="00451473" w:rsidRPr="00720A83">
        <w:rPr>
          <w:lang w:val="en-GB"/>
        </w:rPr>
        <w:fldChar w:fldCharType="end"/>
      </w:r>
      <w:r w:rsidR="00CE3379" w:rsidRPr="00930C34">
        <w:rPr>
          <w:lang w:val="en-GB"/>
        </w:rPr>
        <w:t xml:space="preserve"> </w:t>
      </w:r>
      <w:r w:rsidR="00CE3379">
        <w:rPr>
          <w:lang w:val="en-GB"/>
        </w:rPr>
        <w:t xml:space="preserve">that </w:t>
      </w:r>
      <w:r w:rsidR="004C112D">
        <w:rPr>
          <w:lang w:val="en-GB"/>
        </w:rPr>
        <w:t>resemble the replication (Rep) proteins crucial for RCR in</w:t>
      </w:r>
      <w:r w:rsidR="00CE3379" w:rsidRPr="00720A83">
        <w:rPr>
          <w:lang w:val="en-GB"/>
        </w:rPr>
        <w:t xml:space="preserve"> </w:t>
      </w:r>
      <w:r w:rsidR="002F5BA3">
        <w:rPr>
          <w:lang w:val="en-GB"/>
        </w:rPr>
        <w:t>other circular DNA replicons</w:t>
      </w:r>
      <w:r w:rsidR="00C81B6C">
        <w:rPr>
          <w:lang w:val="en-GB"/>
        </w:rPr>
        <w:t xml:space="preserve"> </w:t>
      </w:r>
      <w:r w:rsidR="00CE3379" w:rsidRPr="00720A83">
        <w:rPr>
          <w:lang w:val="en-GB"/>
        </w:rPr>
        <w:fldChar w:fldCharType="begin" w:fldLock="1"/>
      </w:r>
      <w:r w:rsidR="001E14C5">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33]","plainTextFormattedCitation":"[33]","previouslyFormattedCitation":"[33]"},"properties":{"noteIndex":0},"schema":"https://github.com/citation-style-language/schema/raw/master/csl-citation.json"}</w:instrText>
      </w:r>
      <w:r w:rsidR="00CE3379" w:rsidRPr="00720A83">
        <w:rPr>
          <w:lang w:val="en-GB"/>
        </w:rPr>
        <w:fldChar w:fldCharType="separate"/>
      </w:r>
      <w:r w:rsidR="00451473" w:rsidRPr="00451473">
        <w:rPr>
          <w:noProof/>
          <w:lang w:val="en-GB"/>
        </w:rPr>
        <w:t>[33]</w:t>
      </w:r>
      <w:r w:rsidR="00CE3379" w:rsidRPr="00720A83">
        <w:rPr>
          <w:lang w:val="en-GB"/>
        </w:rPr>
        <w:fldChar w:fldCharType="end"/>
      </w:r>
      <w:r w:rsidR="00B47C5F">
        <w:rPr>
          <w:lang w:val="en-GB"/>
        </w:rPr>
        <w:t xml:space="preserve">. </w:t>
      </w:r>
      <w:r w:rsidR="00C81B6C">
        <w:rPr>
          <w:lang w:val="en-GB"/>
        </w:rPr>
        <w:t xml:space="preserve">Of </w:t>
      </w:r>
      <w:r w:rsidR="001320A5">
        <w:rPr>
          <w:lang w:val="en-GB"/>
        </w:rPr>
        <w:t xml:space="preserve">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of the HUH endonuclease superfamily </w:t>
      </w:r>
      <w:r w:rsidR="001B28C6">
        <w:rPr>
          <w:lang w:val="en-GB"/>
        </w:rPr>
        <w:fldChar w:fldCharType="begin" w:fldLock="1"/>
      </w:r>
      <w:r w:rsidR="001B28C6">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34]","plainTextFormattedCitation":"[34]","previouslyFormattedCitation":"[34]"},"properties":{"noteIndex":0},"schema":"https://github.com/citation-style-language/schema/raw/master/csl-citation.json"}</w:instrText>
      </w:r>
      <w:r w:rsidR="001B28C6">
        <w:rPr>
          <w:lang w:val="en-GB"/>
        </w:rPr>
        <w:fldChar w:fldCharType="separate"/>
      </w:r>
      <w:r w:rsidR="001B28C6" w:rsidRPr="001B28C6">
        <w:rPr>
          <w:noProof/>
          <w:lang w:val="en-GB"/>
        </w:rPr>
        <w:t>[34]</w:t>
      </w:r>
      <w:r w:rsidR="001B28C6">
        <w:rPr>
          <w:lang w:val="en-GB"/>
        </w:rPr>
        <w:fldChar w:fldCharType="end"/>
      </w:r>
      <w:r w:rsidR="001320A5">
        <w:rPr>
          <w:lang w:val="en-GB"/>
        </w:rPr>
        <w:t xml:space="preserve">. </w:t>
      </w:r>
      <w:r w:rsidR="00B47C5F">
        <w:rPr>
          <w:lang w:val="en-GB"/>
        </w:rPr>
        <w:t>As such</w:t>
      </w:r>
      <w:r w:rsidR="001320A5">
        <w:rPr>
          <w:lang w:val="en-GB"/>
        </w:rPr>
        <w:t xml:space="preserve">, it is tempting to speculate that </w:t>
      </w:r>
      <w:proofErr w:type="spellStart"/>
      <w:r w:rsidR="001320A5">
        <w:rPr>
          <w:lang w:val="en-GB"/>
        </w:rPr>
        <w:t>anelloviral</w:t>
      </w:r>
      <w:proofErr w:type="spellEnd"/>
      <w:r w:rsidR="001320A5">
        <w:rPr>
          <w:lang w:val="en-GB"/>
        </w:rPr>
        <w:t xml:space="preserve"> Rep-like proteins are also</w:t>
      </w:r>
      <w:r w:rsidR="007E4E09">
        <w:rPr>
          <w:lang w:val="en-GB"/>
        </w:rPr>
        <w:t xml:space="preserve"> of this superfamily</w:t>
      </w:r>
      <w:r w:rsidR="001320A5">
        <w:rPr>
          <w:lang w:val="en-GB"/>
        </w:rPr>
        <w:t xml:space="preserve">. </w:t>
      </w:r>
      <w:r w:rsidR="00C81B6C">
        <w:rPr>
          <w:lang w:val="en-GB"/>
        </w:rPr>
        <w:t xml:space="preserve">During RCR, </w:t>
      </w:r>
      <w:r w:rsidR="001320A5">
        <w:rPr>
          <w:lang w:val="en-GB"/>
        </w:rPr>
        <w:t xml:space="preserve">HUH endonucleases </w:t>
      </w:r>
      <w:r w:rsidR="00D83B5B">
        <w:rPr>
          <w:lang w:val="en-GB"/>
        </w:rPr>
        <w:t>recognise dsDNA</w:t>
      </w:r>
      <w:r w:rsidR="0031738C">
        <w:rPr>
          <w:lang w:val="en-GB"/>
        </w:rPr>
        <w:t xml:space="preserve"> via a dsDNA-binding domain,</w:t>
      </w:r>
      <w:r w:rsidR="00D83B5B">
        <w:rPr>
          <w:lang w:val="en-GB"/>
        </w:rPr>
        <w:t xml:space="preserve"> and </w:t>
      </w:r>
      <w:r w:rsidR="001320A5">
        <w:rPr>
          <w:lang w:val="en-GB"/>
        </w:rPr>
        <w:t xml:space="preserve">catalyse </w:t>
      </w:r>
      <w:r w:rsidR="00D83B5B">
        <w:rPr>
          <w:lang w:val="en-GB"/>
        </w:rPr>
        <w:t xml:space="preserve">the breaking or joining of </w:t>
      </w:r>
      <w:r w:rsidR="001320A5">
        <w:rPr>
          <w:lang w:val="en-GB"/>
        </w:rPr>
        <w:t>ssDNA</w:t>
      </w:r>
      <w:r w:rsidR="00CD0CBD">
        <w:rPr>
          <w:lang w:val="en-GB"/>
        </w:rPr>
        <w:t xml:space="preserve"> via a series of reversible </w:t>
      </w:r>
      <w:r w:rsidR="004C112D">
        <w:rPr>
          <w:lang w:val="en-GB"/>
        </w:rPr>
        <w:t>steps</w:t>
      </w:r>
      <w:r w:rsidR="001B28C6">
        <w:rPr>
          <w:lang w:val="en-GB"/>
        </w:rPr>
        <w:t xml:space="preserve"> </w:t>
      </w:r>
      <w:r w:rsidR="001B28C6">
        <w:rPr>
          <w:lang w:val="en-GB"/>
        </w:rPr>
        <w:fldChar w:fldCharType="begin" w:fldLock="1"/>
      </w:r>
      <w:r w:rsidR="001320A5">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5]","plainTextFormattedCitation":"[35]","previouslyFormattedCitation":"[35]"},"properties":{"noteIndex":0},"schema":"https://github.com/citation-style-language/schema/raw/master/csl-citation.json"}</w:instrText>
      </w:r>
      <w:r w:rsidR="001B28C6">
        <w:rPr>
          <w:lang w:val="en-GB"/>
        </w:rPr>
        <w:fldChar w:fldCharType="separate"/>
      </w:r>
      <w:r w:rsidR="001B28C6" w:rsidRPr="001B28C6">
        <w:rPr>
          <w:noProof/>
          <w:lang w:val="en-GB"/>
        </w:rPr>
        <w:t>[35]</w:t>
      </w:r>
      <w:r w:rsidR="001B28C6">
        <w:rPr>
          <w:lang w:val="en-GB"/>
        </w:rPr>
        <w:fldChar w:fldCharType="end"/>
      </w:r>
      <w:r w:rsidR="00CD0CBD">
        <w:rPr>
          <w:lang w:val="en-GB"/>
        </w:rPr>
        <w:t xml:space="preserve"> </w:t>
      </w:r>
      <w:r w:rsidR="00CD0CBD" w:rsidRPr="00CD0CBD">
        <w:rPr>
          <w:b/>
          <w:bCs/>
          <w:lang w:val="en-GB"/>
        </w:rPr>
        <w:t>(Figure 3e)</w:t>
      </w:r>
      <w:r w:rsidR="007E4E09">
        <w:rPr>
          <w:lang w:val="en-GB"/>
        </w:rPr>
        <w:t>.</w:t>
      </w:r>
      <w:r w:rsidR="00CD0CBD">
        <w:rPr>
          <w:lang w:val="en-GB"/>
        </w:rPr>
        <w:t xml:space="preserve"> To nick a</w:t>
      </w:r>
      <w:r w:rsidR="004C112D">
        <w:rPr>
          <w:lang w:val="en-GB"/>
        </w:rPr>
        <w:t>n</w:t>
      </w:r>
      <w:r w:rsidR="00CD0CBD">
        <w:rPr>
          <w:lang w:val="en-GB"/>
        </w:rPr>
        <w:t xml:space="preserve"> ssDNA substrate, a catalytic tyrosine performs nucleophilic attack on the phosphorus of the substrate, resulting in the formation of a negatively charged intermediate. This intermediate is stabilised by a divalent metal </w:t>
      </w:r>
      <w:r w:rsidR="00A64449">
        <w:rPr>
          <w:lang w:val="en-GB"/>
        </w:rPr>
        <w:t>cation</w:t>
      </w:r>
      <w:r w:rsidR="00CD0CBD">
        <w:rPr>
          <w:lang w:val="en-GB"/>
        </w:rPr>
        <w:t xml:space="preserve"> (</w:t>
      </w:r>
      <w:r w:rsidR="00CD0CBD" w:rsidRPr="00A64449">
        <w:rPr>
          <w:i/>
          <w:iCs/>
          <w:lang w:val="en-GB"/>
        </w:rPr>
        <w:t>e.g.</w:t>
      </w:r>
      <w:r w:rsidR="00A64449">
        <w:rPr>
          <w:lang w:val="en-GB"/>
        </w:rPr>
        <w:t xml:space="preserve"> Mg</w:t>
      </w:r>
      <w:r w:rsidR="00A64449">
        <w:rPr>
          <w:vertAlign w:val="superscript"/>
          <w:lang w:val="en-GB"/>
        </w:rPr>
        <w:t>2+</w:t>
      </w:r>
      <w:r w:rsidR="00A64449">
        <w:rPr>
          <w:lang w:val="en-GB"/>
        </w:rPr>
        <w:t>, Mn</w:t>
      </w:r>
      <w:r w:rsidR="00A64449">
        <w:rPr>
          <w:vertAlign w:val="superscript"/>
          <w:lang w:val="en-GB"/>
        </w:rPr>
        <w:t>2+</w:t>
      </w:r>
      <w:r w:rsidR="00A64449">
        <w:rPr>
          <w:lang w:val="en-GB"/>
        </w:rPr>
        <w:t>)</w:t>
      </w:r>
      <w:r w:rsidR="00CD0CBD">
        <w:rPr>
          <w:lang w:val="en-GB"/>
        </w:rPr>
        <w:t xml:space="preserve"> coordinated by the HUH motif</w:t>
      </w:r>
      <w:r w:rsidR="004C112D">
        <w:rPr>
          <w:lang w:val="en-GB"/>
        </w:rPr>
        <w:t>,</w:t>
      </w:r>
      <w:r w:rsidR="00CD0CBD">
        <w:rPr>
          <w:lang w:val="en-GB"/>
        </w:rPr>
        <w:t xml:space="preserve"> which contains an invariant histidine</w:t>
      </w:r>
      <w:r w:rsidR="00A64449">
        <w:rPr>
          <w:lang w:val="en-GB"/>
        </w:rPr>
        <w:t xml:space="preserve">, an invariably polar residue (denoted U), and a second histidine or a glutamine </w:t>
      </w:r>
      <w:r w:rsidR="00A64449">
        <w:rPr>
          <w:lang w:val="en-GB"/>
        </w:rPr>
        <w:fldChar w:fldCharType="begin" w:fldLock="1"/>
      </w:r>
      <w:r w:rsidR="00813FC2">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5]","plainTextFormattedCitation":"[35]","previouslyFormattedCitation":"[35]"},"properties":{"noteIndex":0},"schema":"https://github.com/citation-style-language/schema/raw/master/csl-citation.json"}</w:instrText>
      </w:r>
      <w:r w:rsidR="00A64449">
        <w:rPr>
          <w:lang w:val="en-GB"/>
        </w:rPr>
        <w:fldChar w:fldCharType="separate"/>
      </w:r>
      <w:r w:rsidR="00A64449" w:rsidRPr="00A64449">
        <w:rPr>
          <w:noProof/>
          <w:lang w:val="en-GB"/>
        </w:rPr>
        <w:t>[35]</w:t>
      </w:r>
      <w:r w:rsidR="00A64449">
        <w:rPr>
          <w:lang w:val="en-GB"/>
        </w:rPr>
        <w:fldChar w:fldCharType="end"/>
      </w:r>
      <w:r w:rsidR="00A64449">
        <w:rPr>
          <w:lang w:val="en-GB"/>
        </w:rPr>
        <w:t xml:space="preserve">. </w:t>
      </w:r>
      <w:r w:rsidR="00C81B6C">
        <w:rPr>
          <w:lang w:val="en-GB"/>
        </w:rPr>
        <w:t>Given the</w:t>
      </w:r>
      <w:r w:rsidR="0031738C">
        <w:rPr>
          <w:lang w:val="en-GB"/>
        </w:rPr>
        <w:t xml:space="preserve"> essential</w:t>
      </w:r>
      <w:r w:rsidR="00C81B6C">
        <w:rPr>
          <w:lang w:val="en-GB"/>
        </w:rPr>
        <w:t xml:space="preserve"> </w:t>
      </w:r>
      <w:r w:rsidR="0031738C">
        <w:rPr>
          <w:lang w:val="en-GB"/>
        </w:rPr>
        <w:t xml:space="preserve">role of </w:t>
      </w:r>
      <w:r w:rsidR="00C81B6C">
        <w:rPr>
          <w:lang w:val="en-GB"/>
        </w:rPr>
        <w:t>Rep proteins in RCR,</w:t>
      </w:r>
      <w:r w:rsidR="0031738C">
        <w:rPr>
          <w:lang w:val="en-GB"/>
        </w:rPr>
        <w:t xml:space="preserve"> a possible first step to elucidating the replication mechanism of anelloviruses could involve the identification of structurally homologous domains and motifs in </w:t>
      </w:r>
      <w:proofErr w:type="spellStart"/>
      <w:r w:rsidR="0031738C">
        <w:rPr>
          <w:lang w:val="en-GB"/>
        </w:rPr>
        <w:t>anelloviral</w:t>
      </w:r>
      <w:proofErr w:type="spellEnd"/>
      <w:r w:rsidR="0031738C">
        <w:rPr>
          <w:lang w:val="en-GB"/>
        </w:rPr>
        <w:t xml:space="preserve"> Rep-like proteins</w:t>
      </w:r>
      <w:r w:rsidR="0065356C">
        <w:rPr>
          <w:lang w:val="en-GB"/>
        </w:rPr>
        <w:t>. This requires a solution structure that has not yet been described.</w:t>
      </w:r>
    </w:p>
    <w:p w14:paraId="3F3D413D" w14:textId="2A650373" w:rsidR="00304CCF" w:rsidRPr="00304CCF" w:rsidRDefault="004E4201" w:rsidP="00673F8B">
      <w:pPr>
        <w:pStyle w:val="Heading2"/>
        <w:rPr>
          <w:lang w:val="en-GB"/>
        </w:rPr>
      </w:pPr>
      <w:bookmarkStart w:id="7" w:name="_Toc63946530"/>
      <w:r>
        <w:rPr>
          <w:lang w:val="en-GB"/>
        </w:rPr>
        <w:t>Host-virus interactions</w:t>
      </w:r>
      <w:bookmarkEnd w:id="7"/>
    </w:p>
    <w:p w14:paraId="63CE3453"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uspected cause of death in pinnipeds (discuss Koch’s postulates)</w:t>
      </w:r>
    </w:p>
    <w:p w14:paraId="78BA4571"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ynergistic co-infection causing fatal postweaning multisystemic wasting syndrome in pigs</w:t>
      </w:r>
    </w:p>
    <w:p w14:paraId="1D06F27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 xml:space="preserve">Chicken </w:t>
      </w:r>
      <w:proofErr w:type="spellStart"/>
      <w:r w:rsidRPr="00720A83">
        <w:rPr>
          <w:rFonts w:cs="Arial"/>
          <w:szCs w:val="24"/>
          <w:lang w:val="en-GB"/>
        </w:rPr>
        <w:t>anemia</w:t>
      </w:r>
      <w:proofErr w:type="spellEnd"/>
      <w:r w:rsidRPr="00720A83">
        <w:rPr>
          <w:rFonts w:cs="Arial"/>
          <w:szCs w:val="24"/>
          <w:lang w:val="en-GB"/>
        </w:rPr>
        <w:t xml:space="preserve"> virus causes atrophy of thymus and bone marrow</w:t>
      </w:r>
    </w:p>
    <w:p w14:paraId="2E90A72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No evidence for pathogenicity to humans; studies have only shown that TTV is marker of immune status</w:t>
      </w:r>
    </w:p>
    <w:p w14:paraId="4DD72427" w14:textId="28B5F135" w:rsidR="00025617" w:rsidRPr="004E4201" w:rsidRDefault="004E4201" w:rsidP="00E11287">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p>
    <w:p w14:paraId="2AFAABFD" w14:textId="77777777" w:rsidR="00025617" w:rsidRPr="00720A83" w:rsidRDefault="00025617" w:rsidP="00025617">
      <w:pPr>
        <w:pStyle w:val="ListParagraph"/>
        <w:numPr>
          <w:ilvl w:val="0"/>
          <w:numId w:val="7"/>
        </w:numPr>
        <w:jc w:val="left"/>
        <w:rPr>
          <w:rFonts w:cs="Arial"/>
          <w:b/>
          <w:bCs/>
          <w:szCs w:val="24"/>
          <w:lang w:val="en-GB"/>
        </w:rPr>
      </w:pPr>
      <w:bookmarkStart w:id="8" w:name="_Hlk56433780"/>
      <w:r w:rsidRPr="00720A83">
        <w:rPr>
          <w:rFonts w:cs="Arial"/>
          <w:szCs w:val="24"/>
          <w:lang w:val="en-GB"/>
        </w:rPr>
        <w:t>TTV has no stable cell culture or animal model so it is difficult to study</w:t>
      </w:r>
    </w:p>
    <w:p w14:paraId="6DA4E059" w14:textId="232F8950"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inn</w:t>
      </w:r>
      <w:r w:rsidR="00431B97">
        <w:rPr>
          <w:rFonts w:cs="Arial"/>
          <w:szCs w:val="24"/>
          <w:lang w:val="en-GB"/>
        </w:rPr>
        <w:t xml:space="preserve"> </w:t>
      </w:r>
      <w:r w:rsidRPr="00720A83">
        <w:rPr>
          <w:rFonts w:cs="Arial"/>
          <w:szCs w:val="24"/>
          <w:lang w:val="en-GB"/>
        </w:rPr>
        <w:t>ate immunity</w:t>
      </w:r>
    </w:p>
    <w:p w14:paraId="693FB58F"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cell-mediated immunity</w:t>
      </w:r>
    </w:p>
    <w:p w14:paraId="4C251946"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 xml:space="preserve">All proteins are antigenic </w:t>
      </w:r>
      <w:hyperlink r:id="rId12" w:anchor="bib28" w:history="1">
        <w:r w:rsidRPr="00720A83">
          <w:rPr>
            <w:rStyle w:val="Hyperlink"/>
            <w:lang w:val="en-GB"/>
          </w:rPr>
          <w:t>https://www.sciencedirect.com/science/article/pii/S0042682208005928#bib28</w:t>
        </w:r>
      </w:hyperlink>
    </w:p>
    <w:p w14:paraId="77FE7DA3" w14:textId="4868FBA8" w:rsidR="00025617" w:rsidRPr="001C3E11" w:rsidRDefault="00025617" w:rsidP="00025617">
      <w:pPr>
        <w:pStyle w:val="ListParagraph"/>
        <w:numPr>
          <w:ilvl w:val="0"/>
          <w:numId w:val="7"/>
        </w:numPr>
        <w:jc w:val="left"/>
        <w:rPr>
          <w:rFonts w:cs="Arial"/>
          <w:b/>
          <w:bCs/>
          <w:szCs w:val="24"/>
          <w:lang w:val="en-GB"/>
        </w:rPr>
      </w:pPr>
      <w:r w:rsidRPr="00720A83">
        <w:rPr>
          <w:lang w:val="en-GB"/>
        </w:rPr>
        <w:t>Higher viral loads associated with disease. Competes with immune system</w:t>
      </w:r>
      <w:r w:rsidRPr="00720A83">
        <w:rPr>
          <w:lang w:val="en-GB"/>
        </w:rPr>
        <w:tab/>
      </w:r>
      <w:bookmarkEnd w:id="8"/>
    </w:p>
    <w:p w14:paraId="00C9C844" w14:textId="77777777" w:rsidR="001C3E11" w:rsidRPr="001C3E11" w:rsidRDefault="001C3E11" w:rsidP="001C3E11">
      <w:pPr>
        <w:pStyle w:val="ListParagraph"/>
        <w:numPr>
          <w:ilvl w:val="0"/>
          <w:numId w:val="7"/>
        </w:numPr>
        <w:rPr>
          <w:lang w:val="en-GB"/>
        </w:rPr>
      </w:pPr>
    </w:p>
    <w:p w14:paraId="58148EE0" w14:textId="77777777" w:rsidR="001C3E11" w:rsidRPr="00720A83" w:rsidRDefault="001C3E11" w:rsidP="001C3E11">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4</w:t>
      </w:r>
      <w:r w:rsidRPr="00720A83">
        <w:rPr>
          <w:b/>
          <w:bCs/>
          <w:noProof/>
          <w:sz w:val="20"/>
          <w:szCs w:val="18"/>
          <w:lang w:val="en-GB"/>
        </w:rPr>
        <w:t xml:space="preserve">. </w:t>
      </w:r>
      <w:r>
        <w:rPr>
          <w:noProof/>
          <w:sz w:val="20"/>
          <w:szCs w:val="18"/>
          <w:lang w:val="en-GB"/>
        </w:rPr>
        <w:t>Host-viral interactions.</w:t>
      </w:r>
    </w:p>
    <w:p w14:paraId="7E8B2A54" w14:textId="77777777" w:rsidR="001C3E11" w:rsidRPr="001C3E11" w:rsidRDefault="001C3E11" w:rsidP="001C3E11">
      <w:pPr>
        <w:jc w:val="left"/>
        <w:rPr>
          <w:rFonts w:cs="Arial"/>
          <w:b/>
          <w:bCs/>
          <w:szCs w:val="24"/>
          <w:lang w:val="en-GB"/>
        </w:rPr>
      </w:pPr>
    </w:p>
    <w:p w14:paraId="2DEF33E2" w14:textId="2C853081" w:rsidR="003E1D68" w:rsidRPr="00025617" w:rsidRDefault="003E1D68" w:rsidP="00025617">
      <w:pPr>
        <w:pStyle w:val="Heading1"/>
        <w:rPr>
          <w:lang w:val="en-GB"/>
        </w:rPr>
      </w:pPr>
      <w:bookmarkStart w:id="9" w:name="_Toc63946531"/>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9"/>
    </w:p>
    <w:p w14:paraId="4CA636D9" w14:textId="2BEB8100" w:rsidR="003E1D68" w:rsidRPr="00720A83" w:rsidRDefault="003E1D68" w:rsidP="003E1D68">
      <w:pPr>
        <w:pStyle w:val="Heading2"/>
        <w:rPr>
          <w:noProof/>
          <w:lang w:val="en-GB"/>
        </w:rPr>
      </w:pPr>
      <w:bookmarkStart w:id="10" w:name="_Toc63946532"/>
      <w:r w:rsidRPr="00720A83">
        <w:rPr>
          <w:noProof/>
          <w:lang w:val="en-GB"/>
        </w:rPr>
        <w:t>Genomic diversity</w:t>
      </w:r>
      <w:r w:rsidR="00750FCC" w:rsidRPr="00720A83">
        <w:rPr>
          <w:noProof/>
          <w:lang w:val="en-GB"/>
        </w:rPr>
        <w:t xml:space="preserve"> (255)</w:t>
      </w:r>
      <w:bookmarkEnd w:id="10"/>
    </w:p>
    <w:p w14:paraId="7670C102" w14:textId="143998E9"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 xml:space="preserve">is approximately </w:t>
      </w:r>
      <w:commentRangeStart w:id="11"/>
      <w:r w:rsidR="00505646" w:rsidRPr="00720A83">
        <w:rPr>
          <w:lang w:val="en-GB"/>
        </w:rPr>
        <w:t>7.6</w:t>
      </w:r>
      <w:r w:rsidR="00DC3D07" w:rsidRPr="00720A83">
        <w:rPr>
          <w:lang w:val="en-GB"/>
        </w:rPr>
        <w:t>, 2.2 and 2.1</w:t>
      </w:r>
      <w:r w:rsidR="00505646" w:rsidRPr="00720A83">
        <w:rPr>
          <w:lang w:val="en-GB"/>
        </w:rPr>
        <w:t xml:space="preserve"> fold </w:t>
      </w:r>
      <w:commentRangeEnd w:id="11"/>
      <w:r w:rsidR="00297A80">
        <w:rPr>
          <w:rStyle w:val="CommentReference"/>
        </w:rPr>
        <w:commentReference w:id="11"/>
      </w:r>
      <w:r w:rsidR="00505646" w:rsidRPr="00720A83">
        <w:rPr>
          <w:lang w:val="en-GB"/>
        </w:rPr>
        <w:t xml:space="preserve">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531B5F">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0]","plainTextFormattedCitation":"[10]","previouslyFormattedCitation":"[10]"},"properties":{"noteIndex":0},"schema":"https://github.com/citation-style-language/schema/raw/master/csl-citation.json"}</w:instrText>
      </w:r>
      <w:r w:rsidR="00DC3D07" w:rsidRPr="00720A83">
        <w:rPr>
          <w:lang w:val="en-GB"/>
        </w:rPr>
        <w:fldChar w:fldCharType="separate"/>
      </w:r>
      <w:r w:rsidR="00531B5F" w:rsidRPr="00531B5F">
        <w:rPr>
          <w:noProof/>
          <w:lang w:val="en-GB"/>
        </w:rPr>
        <w:t>[10]</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w:t>
      </w:r>
      <w:r w:rsidR="00667C06">
        <w:rPr>
          <w:lang w:val="en-GB"/>
        </w:rPr>
        <w:t>evolutionary</w:t>
      </w:r>
      <w:r w:rsidR="00CF0A07" w:rsidRPr="00720A83">
        <w:rPr>
          <w:lang w:val="en-GB"/>
        </w:rPr>
        <w:t xml:space="preserve"> relationships</w:t>
      </w:r>
      <w:r w:rsidR="00667C06">
        <w:rPr>
          <w:lang w:val="en-GB"/>
        </w:rPr>
        <w:t>, which are visualised in the form of a phylogeny</w:t>
      </w:r>
      <w:r w:rsidR="00CF0A07" w:rsidRPr="00720A83">
        <w:rPr>
          <w:lang w:val="en-GB"/>
        </w:rPr>
        <w:t>.</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1D3DDC">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36]","plainTextFormattedCitation":"[36]","previouslyFormattedCitation":"[36]"},"properties":{"noteIndex":0},"schema":"https://github.com/citation-style-language/schema/raw/master/csl-citation.json"}</w:instrText>
      </w:r>
      <w:r w:rsidR="0061078E">
        <w:rPr>
          <w:lang w:val="en-GB"/>
        </w:rPr>
        <w:fldChar w:fldCharType="separate"/>
      </w:r>
      <w:r w:rsidR="00813FC2" w:rsidRPr="00813FC2">
        <w:rPr>
          <w:noProof/>
          <w:lang w:val="en-GB"/>
        </w:rPr>
        <w:t>[36]</w:t>
      </w:r>
      <w:r w:rsidR="0061078E">
        <w:rPr>
          <w:lang w:val="en-GB"/>
        </w:rPr>
        <w:fldChar w:fldCharType="end"/>
      </w:r>
      <w:r w:rsidR="0061078E">
        <w:rPr>
          <w:lang w:val="en-GB"/>
        </w:rPr>
        <w:t xml:space="preserve"> or IQ-TREE </w:t>
      </w:r>
      <w:r w:rsidR="00514C3B">
        <w:rPr>
          <w:lang w:val="en-GB"/>
        </w:rPr>
        <w:fldChar w:fldCharType="begin" w:fldLock="1"/>
      </w:r>
      <w:r w:rsidR="001D3DDC">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37]","plainTextFormattedCitation":"[37]","previouslyFormattedCitation":"[37]"},"properties":{"noteIndex":0},"schema":"https://github.com/citation-style-language/schema/raw/master/csl-citation.json"}</w:instrText>
      </w:r>
      <w:r w:rsidR="00514C3B">
        <w:rPr>
          <w:lang w:val="en-GB"/>
        </w:rPr>
        <w:fldChar w:fldCharType="separate"/>
      </w:r>
      <w:r w:rsidR="00813FC2" w:rsidRPr="00813FC2">
        <w:rPr>
          <w:noProof/>
          <w:lang w:val="en-GB"/>
        </w:rPr>
        <w:t>[37]</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 xml:space="preserve">Figure </w:t>
      </w:r>
      <w:r w:rsidR="00036E6F">
        <w:rPr>
          <w:b/>
          <w:bCs/>
          <w:lang w:val="en-GB"/>
        </w:rPr>
        <w:t>4</w:t>
      </w:r>
      <w:r w:rsidR="0053316A" w:rsidRPr="0053316A">
        <w:rPr>
          <w:b/>
          <w:bCs/>
          <w:lang w:val="en-GB"/>
        </w:rPr>
        <w:t>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1D3DDC">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9,38–41]","plainTextFormattedCitation":"[9,38–41]","previouslyFormattedCitation":"[9,38–41]"},"properties":{"noteIndex":0},"schema":"https://github.com/citation-style-language/schema/raw/master/csl-citation.json"}</w:instrText>
      </w:r>
      <w:r w:rsidR="00CF0A07" w:rsidRPr="00720A83">
        <w:rPr>
          <w:lang w:val="en-GB"/>
        </w:rPr>
        <w:fldChar w:fldCharType="separate"/>
      </w:r>
      <w:r w:rsidR="00813FC2" w:rsidRPr="00813FC2">
        <w:rPr>
          <w:noProof/>
          <w:lang w:val="en-GB"/>
        </w:rPr>
        <w:t>[9,38–41]</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1D3DDC">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2]","plainTextFormattedCitation":"[42]","previouslyFormattedCitation":"[42]"},"properties":{"noteIndex":0},"schema":"https://github.com/citation-style-language/schema/raw/master/csl-citation.json"}</w:instrText>
      </w:r>
      <w:r w:rsidR="00D52A0E" w:rsidRPr="00720A83">
        <w:rPr>
          <w:lang w:val="en-GB"/>
        </w:rPr>
        <w:fldChar w:fldCharType="separate"/>
      </w:r>
      <w:r w:rsidR="00813FC2" w:rsidRPr="00813FC2">
        <w:rPr>
          <w:noProof/>
          <w:lang w:val="en-GB"/>
        </w:rPr>
        <w:t>[42]</w:t>
      </w:r>
      <w:r w:rsidR="00D52A0E" w:rsidRPr="00720A83">
        <w:rPr>
          <w:lang w:val="en-GB"/>
        </w:rPr>
        <w:fldChar w:fldCharType="end"/>
      </w:r>
      <w:r w:rsidR="00D52A0E" w:rsidRPr="00720A83">
        <w:rPr>
          <w:lang w:val="en-GB"/>
        </w:rPr>
        <w:t xml:space="preserve">. </w:t>
      </w:r>
      <w:r w:rsidR="008A0EFE">
        <w:rPr>
          <w:lang w:val="en-GB"/>
        </w:rPr>
        <w:t>Moreover, as will be discussed below, there is evidence for recombination in anelloviruses. This</w:t>
      </w:r>
      <w:r w:rsidR="008A0EFE" w:rsidRPr="00720A83">
        <w:rPr>
          <w:lang w:val="en-GB"/>
        </w:rPr>
        <w:t xml:space="preserve"> </w:t>
      </w:r>
      <w:r w:rsidR="008A0EFE">
        <w:rPr>
          <w:lang w:val="en-GB"/>
        </w:rPr>
        <w:t xml:space="preserve">has </w:t>
      </w:r>
      <w:r w:rsidR="008A0EFE" w:rsidRPr="00720A83">
        <w:rPr>
          <w:lang w:val="en-GB"/>
        </w:rPr>
        <w:t>significant implications for phylogenetic inference since recombination results in portions of genomes representing different evolutionary histories</w:t>
      </w:r>
      <w:r w:rsidR="0053316A">
        <w:rPr>
          <w:lang w:val="en-GB"/>
        </w:rPr>
        <w:t>. As such, recombinant genomes cannot be expressed by a single phylogeny (</w:t>
      </w:r>
      <w:r w:rsidR="0053316A" w:rsidRPr="0053316A">
        <w:rPr>
          <w:b/>
          <w:bCs/>
          <w:lang w:val="en-GB"/>
        </w:rPr>
        <w:t xml:space="preserve">Figure </w:t>
      </w:r>
      <w:r w:rsidR="00C575EC">
        <w:rPr>
          <w:b/>
          <w:bCs/>
          <w:lang w:val="en-GB"/>
        </w:rPr>
        <w:t>6</w:t>
      </w:r>
      <w:r w:rsidR="0053316A" w:rsidRPr="0053316A">
        <w:rPr>
          <w:b/>
          <w:bCs/>
          <w:lang w:val="en-GB"/>
        </w:rPr>
        <w:t>b</w:t>
      </w:r>
      <w:r w:rsidR="0053316A">
        <w:rPr>
          <w:lang w:val="en-GB"/>
        </w:rPr>
        <w:t xml:space="preserve">) </w:t>
      </w:r>
      <w:r w:rsidR="008A0EFE" w:rsidRPr="00720A83">
        <w:rPr>
          <w:lang w:val="en-GB"/>
        </w:rPr>
        <w:fldChar w:fldCharType="begin" w:fldLock="1"/>
      </w:r>
      <w:r w:rsidR="001D3DDC">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3]","plainTextFormattedCitation":"[43]","previouslyFormattedCitation":"[43]"},"properties":{"noteIndex":0},"schema":"https://github.com/citation-style-language/schema/raw/master/csl-citation.json"}</w:instrText>
      </w:r>
      <w:r w:rsidR="008A0EFE" w:rsidRPr="00720A83">
        <w:rPr>
          <w:lang w:val="en-GB"/>
        </w:rPr>
        <w:fldChar w:fldCharType="separate"/>
      </w:r>
      <w:r w:rsidR="00813FC2" w:rsidRPr="00813FC2">
        <w:rPr>
          <w:noProof/>
          <w:lang w:val="en-GB"/>
        </w:rPr>
        <w:t>[43]</w:t>
      </w:r>
      <w:r w:rsidR="008A0EFE" w:rsidRPr="00720A83">
        <w:rPr>
          <w:lang w:val="en-GB"/>
        </w:rPr>
        <w:fldChar w:fldCharType="end"/>
      </w:r>
      <w:r w:rsidR="008A0EFE" w:rsidRPr="00720A83">
        <w:rPr>
          <w:lang w:val="en-GB"/>
        </w:rPr>
        <w:t xml:space="preserve">. In such cases, the resultant phylogeny topologies obtained often differs from the true phylogeny </w:t>
      </w:r>
      <w:r w:rsidR="008A0EFE" w:rsidRPr="00720A83">
        <w:rPr>
          <w:lang w:val="en-GB"/>
        </w:rPr>
        <w:fldChar w:fldCharType="begin" w:fldLock="1"/>
      </w:r>
      <w:r w:rsidR="001D3DDC">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44]","plainTextFormattedCitation":"[44]","previouslyFormattedCitation":"[44]"},"properties":{"noteIndex":0},"schema":"https://github.com/citation-style-language/schema/raw/master/csl-citation.json"}</w:instrText>
      </w:r>
      <w:r w:rsidR="008A0EFE" w:rsidRPr="00720A83">
        <w:rPr>
          <w:lang w:val="en-GB"/>
        </w:rPr>
        <w:fldChar w:fldCharType="separate"/>
      </w:r>
      <w:r w:rsidR="00813FC2" w:rsidRPr="00813FC2">
        <w:rPr>
          <w:noProof/>
          <w:lang w:val="en-GB"/>
        </w:rPr>
        <w:t>[44]</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1D3DDC">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3]","plainTextFormattedCitation":"[43]","previouslyFormattedCitation":"[43]"},"properties":{"noteIndex":0},"schema":"https://github.com/citation-style-language/schema/raw/master/csl-citation.json"}</w:instrText>
      </w:r>
      <w:r w:rsidR="008A0EFE" w:rsidRPr="00720A83">
        <w:rPr>
          <w:lang w:val="en-GB"/>
        </w:rPr>
        <w:fldChar w:fldCharType="separate"/>
      </w:r>
      <w:r w:rsidR="00813FC2" w:rsidRPr="00813FC2">
        <w:rPr>
          <w:noProof/>
          <w:lang w:val="en-GB"/>
        </w:rPr>
        <w:t>[43]</w:t>
      </w:r>
      <w:r w:rsidR="008A0EFE" w:rsidRPr="00720A83">
        <w:rPr>
          <w:lang w:val="en-GB"/>
        </w:rPr>
        <w:fldChar w:fldCharType="end"/>
      </w:r>
      <w:r w:rsidR="008A0EFE" w:rsidRPr="00720A83">
        <w:rPr>
          <w:lang w:val="en-GB"/>
        </w:rPr>
        <w:t>, as in the case of anelloviruses.</w:t>
      </w:r>
      <w:r w:rsidR="00036E6F">
        <w:rPr>
          <w:lang w:val="en-GB"/>
        </w:rPr>
        <w:t xml:space="preserve"> </w:t>
      </w:r>
      <w:r w:rsidR="00667C06">
        <w:rPr>
          <w:lang w:val="en-GB"/>
        </w:rPr>
        <w:t xml:space="preserve">Given these challenges, </w:t>
      </w:r>
      <w:r w:rsidR="00036E6F">
        <w:rPr>
          <w:lang w:val="en-GB"/>
        </w:rPr>
        <w:t xml:space="preserve">alignment-free approaches </w:t>
      </w:r>
      <w:r w:rsidR="00667C06">
        <w:rPr>
          <w:lang w:val="en-GB"/>
        </w:rPr>
        <w:t>may be more suitable for phylogenetic reconstruction. As the name suggests, alignment-free approaches quantify the similarity between sequences without the use of an alignment</w:t>
      </w:r>
      <w:r w:rsidR="00813FC2">
        <w:rPr>
          <w:lang w:val="en-GB"/>
        </w:rPr>
        <w:t xml:space="preserve"> </w:t>
      </w:r>
      <w:r w:rsidR="00813FC2">
        <w:rPr>
          <w:lang w:val="en-GB"/>
        </w:rPr>
        <w:fldChar w:fldCharType="begin" w:fldLock="1"/>
      </w:r>
      <w:r w:rsidR="001D3DDC">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2]","plainTextFormattedCitation":"[42]","previouslyFormattedCitation":"[42]"},"properties":{"noteIndex":0},"schema":"https://github.com/citation-style-language/schema/raw/master/csl-citation.json"}</w:instrText>
      </w:r>
      <w:r w:rsidR="00813FC2">
        <w:rPr>
          <w:lang w:val="en-GB"/>
        </w:rPr>
        <w:fldChar w:fldCharType="separate"/>
      </w:r>
      <w:r w:rsidR="00813FC2" w:rsidRPr="00813FC2">
        <w:rPr>
          <w:noProof/>
          <w:lang w:val="en-GB"/>
        </w:rPr>
        <w:t>[42]</w:t>
      </w:r>
      <w:r w:rsidR="00813FC2">
        <w:rPr>
          <w:lang w:val="en-GB"/>
        </w:rPr>
        <w:fldChar w:fldCharType="end"/>
      </w:r>
      <w:r w:rsidR="00667C06">
        <w:rPr>
          <w:lang w:val="en-GB"/>
        </w:rPr>
        <w:t>. One common type of alignment-</w:t>
      </w:r>
      <w:r w:rsidR="00667C06">
        <w:rPr>
          <w:lang w:val="en-GB"/>
        </w:rPr>
        <w:lastRenderedPageBreak/>
        <w:t>free approaches involves the</w:t>
      </w:r>
      <w:r w:rsidR="00813FC2">
        <w:rPr>
          <w:lang w:val="en-GB"/>
        </w:rPr>
        <w:t xml:space="preserve"> splitting of each full-length sequence into short sequence blocks called </w:t>
      </w:r>
      <w:r w:rsidR="00813FC2" w:rsidRPr="00813FC2">
        <w:rPr>
          <w:i/>
          <w:iCs/>
          <w:lang w:val="en-GB"/>
        </w:rPr>
        <w:t>k</w:t>
      </w:r>
      <w:r w:rsidR="00813FC2">
        <w:rPr>
          <w:lang w:val="en-GB"/>
        </w:rPr>
        <w:t>-</w:t>
      </w:r>
      <w:proofErr w:type="spellStart"/>
      <w:r w:rsidR="00813FC2">
        <w:rPr>
          <w:lang w:val="en-GB"/>
        </w:rPr>
        <w:t>mers</w:t>
      </w:r>
      <w:proofErr w:type="spellEnd"/>
      <w:r w:rsidR="001D3DDC">
        <w:rPr>
          <w:lang w:val="en-GB"/>
        </w:rPr>
        <w:t xml:space="preserve"> (</w:t>
      </w:r>
      <w:r w:rsidR="001D3DDC" w:rsidRPr="001D3DDC">
        <w:rPr>
          <w:b/>
          <w:bCs/>
          <w:lang w:val="en-GB"/>
        </w:rPr>
        <w:t>Figure 4b</w:t>
      </w:r>
      <w:r w:rsidR="001D3DDC">
        <w:rPr>
          <w:lang w:val="en-GB"/>
        </w:rPr>
        <w:t>)</w:t>
      </w:r>
      <w:r w:rsidR="00813FC2">
        <w:rPr>
          <w:lang w:val="en-GB"/>
        </w:rPr>
        <w:t>. A summary statistic</w:t>
      </w:r>
      <w:r w:rsidR="001D3DDC">
        <w:rPr>
          <w:lang w:val="en-GB"/>
        </w:rPr>
        <w:t xml:space="preserve"> representing the sequence dissimilarity (</w:t>
      </w:r>
      <w:r w:rsidR="001D3DDC" w:rsidRPr="001D3DDC">
        <w:rPr>
          <w:i/>
          <w:iCs/>
          <w:lang w:val="en-GB"/>
        </w:rPr>
        <w:t>i.e.</w:t>
      </w:r>
      <w:r w:rsidR="001D3DDC">
        <w:rPr>
          <w:lang w:val="en-GB"/>
        </w:rPr>
        <w:t xml:space="preserve"> distance) between a pair of sequences can derived from how many of these </w:t>
      </w:r>
      <w:r w:rsidR="001D3DDC" w:rsidRPr="00813FC2">
        <w:rPr>
          <w:i/>
          <w:iCs/>
          <w:lang w:val="en-GB"/>
        </w:rPr>
        <w:t>k</w:t>
      </w:r>
      <w:r w:rsidR="001D3DDC">
        <w:rPr>
          <w:lang w:val="en-GB"/>
        </w:rPr>
        <w:t>-</w:t>
      </w:r>
      <w:proofErr w:type="spellStart"/>
      <w:r w:rsidR="001D3DDC">
        <w:rPr>
          <w:lang w:val="en-GB"/>
        </w:rPr>
        <w:t>mers</w:t>
      </w:r>
      <w:proofErr w:type="spellEnd"/>
      <w:r w:rsidR="001D3DDC">
        <w:rPr>
          <w:lang w:val="en-GB"/>
        </w:rPr>
        <w:t xml:space="preserve"> are shared between said sequences. This </w:t>
      </w:r>
      <w:r w:rsidR="001F5777">
        <w:rPr>
          <w:lang w:val="en-GB"/>
        </w:rPr>
        <w:t>distance</w:t>
      </w:r>
      <w:r w:rsidR="001D3DDC">
        <w:rPr>
          <w:lang w:val="en-GB"/>
        </w:rPr>
        <w:t xml:space="preserve"> is</w:t>
      </w:r>
      <w:r w:rsidR="00813FC2">
        <w:rPr>
          <w:lang w:val="en-GB"/>
        </w:rPr>
        <w:t xml:space="preserve"> calculated for every</w:t>
      </w:r>
      <w:r w:rsidR="001D3DDC">
        <w:rPr>
          <w:lang w:val="en-GB"/>
        </w:rPr>
        <w:t xml:space="preserve"> possible pairwise combination of sequences and subsequently used to reconstruct a phylogeny via algorithms such as the neighbour-joining method </w:t>
      </w:r>
      <w:r w:rsidR="001D3DDC">
        <w:rPr>
          <w:lang w:val="en-GB"/>
        </w:rPr>
        <w:fldChar w:fldCharType="begin" w:fldLock="1"/>
      </w:r>
      <w:r w:rsidR="00751925">
        <w:rPr>
          <w:lang w:val="en-GB"/>
        </w:rPr>
        <w:instrText>ADDIN CSL_CITATION {"citationItems":[{"id":"ITEM-1","itemData":{"ISSN":"1537-1719","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340a6b69-ee4f-4b94-80c8-07b938b8ec4e"]}],"mendeley":{"formattedCitation":"[45]","plainTextFormattedCitation":"[45]","previouslyFormattedCitation":"[45]"},"properties":{"noteIndex":0},"schema":"https://github.com/citation-style-language/schema/raw/master/csl-citation.json"}</w:instrText>
      </w:r>
      <w:r w:rsidR="001D3DDC">
        <w:rPr>
          <w:lang w:val="en-GB"/>
        </w:rPr>
        <w:fldChar w:fldCharType="separate"/>
      </w:r>
      <w:r w:rsidR="001D3DDC" w:rsidRPr="001D3DDC">
        <w:rPr>
          <w:noProof/>
          <w:lang w:val="en-GB"/>
        </w:rPr>
        <w:t>[45]</w:t>
      </w:r>
      <w:r w:rsidR="001D3DDC">
        <w:rPr>
          <w:lang w:val="en-GB"/>
        </w:rPr>
        <w:fldChar w:fldCharType="end"/>
      </w:r>
      <w:r w:rsidR="00813FC2">
        <w:rPr>
          <w:lang w:val="en-GB"/>
        </w:rPr>
        <w:t xml:space="preserve">. </w:t>
      </w:r>
      <w:r w:rsidR="001F5777">
        <w:rPr>
          <w:lang w:val="en-GB"/>
        </w:rPr>
        <w:t>Since alignment-free approaches are relatively robust to high sequence diversity and are</w:t>
      </w:r>
      <w:r w:rsidR="008A0EFE" w:rsidRPr="00720A83">
        <w:rPr>
          <w:lang w:val="en-GB"/>
        </w:rPr>
        <w:t xml:space="preserve"> minimally affected by recombination </w:t>
      </w:r>
      <w:r w:rsidR="008A0EFE" w:rsidRPr="00720A83">
        <w:rPr>
          <w:lang w:val="en-GB"/>
        </w:rPr>
        <w:fldChar w:fldCharType="begin" w:fldLock="1"/>
      </w:r>
      <w:r w:rsidR="001D3DDC">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2]","plainTextFormattedCitation":"[42]","previouslyFormattedCitation":"[42]"},"properties":{"noteIndex":0},"schema":"https://github.com/citation-style-language/schema/raw/master/csl-citation.json"}</w:instrText>
      </w:r>
      <w:r w:rsidR="008A0EFE" w:rsidRPr="00720A83">
        <w:rPr>
          <w:lang w:val="en-GB"/>
        </w:rPr>
        <w:fldChar w:fldCharType="separate"/>
      </w:r>
      <w:r w:rsidR="00813FC2" w:rsidRPr="00813FC2">
        <w:rPr>
          <w:noProof/>
          <w:lang w:val="en-GB"/>
        </w:rPr>
        <w:t>[42]</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p>
    <w:p w14:paraId="10677AF8" w14:textId="3855304D"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751925">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46]","plainTextFormattedCitation":"[46]","previouslyFormattedCitation":"[46]"},"properties":{"noteIndex":0},"schema":"https://github.com/citation-style-language/schema/raw/master/csl-citation.json"}</w:instrText>
      </w:r>
      <w:r w:rsidR="00C769CF" w:rsidRPr="00720A83">
        <w:rPr>
          <w:lang w:val="en-GB"/>
        </w:rPr>
        <w:fldChar w:fldCharType="separate"/>
      </w:r>
      <w:r w:rsidR="001D3DDC" w:rsidRPr="001D3DDC">
        <w:rPr>
          <w:noProof/>
          <w:lang w:val="en-GB"/>
        </w:rPr>
        <w:t>[46]</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751925">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47,48]","plainTextFormattedCitation":"[47,48]","previouslyFormattedCitation":"[47,48]"},"properties":{"noteIndex":0},"schema":"https://github.com/citation-style-language/schema/raw/master/csl-citation.json"}</w:instrText>
      </w:r>
      <w:r w:rsidR="00C769CF" w:rsidRPr="00720A83">
        <w:rPr>
          <w:lang w:val="en-GB"/>
        </w:rPr>
        <w:fldChar w:fldCharType="separate"/>
      </w:r>
      <w:r w:rsidR="001D3DDC" w:rsidRPr="001D3DDC">
        <w:rPr>
          <w:noProof/>
          <w:lang w:val="en-GB"/>
        </w:rPr>
        <w:t>[47,48]</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751925">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49]","plainTextFormattedCitation":"[49]","previouslyFormattedCitation":"[49]"},"properties":{"noteIndex":0},"schema":"https://github.com/citation-style-language/schema/raw/master/csl-citation.json"}</w:instrText>
      </w:r>
      <w:r w:rsidR="00BB3E3F" w:rsidRPr="00720A83">
        <w:rPr>
          <w:lang w:val="en-GB"/>
        </w:rPr>
        <w:fldChar w:fldCharType="separate"/>
      </w:r>
      <w:r w:rsidR="001D3DDC" w:rsidRPr="001D3DDC">
        <w:rPr>
          <w:noProof/>
          <w:lang w:val="en-GB"/>
        </w:rPr>
        <w:t>[49]</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751925">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50]","plainTextFormattedCitation":"[50]","previouslyFormattedCitation":"[50]"},"properties":{"noteIndex":0},"schema":"https://github.com/citation-style-language/schema/raw/master/csl-citation.json"}</w:instrText>
      </w:r>
      <w:r w:rsidR="00BB3E3F" w:rsidRPr="00720A83">
        <w:rPr>
          <w:i/>
          <w:iCs/>
          <w:lang w:val="en-GB"/>
        </w:rPr>
        <w:fldChar w:fldCharType="separate"/>
      </w:r>
      <w:r w:rsidR="001D3DDC" w:rsidRPr="001D3DDC">
        <w:rPr>
          <w:iCs/>
          <w:noProof/>
          <w:lang w:val="en-GB"/>
        </w:rPr>
        <w:t>[50]</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751925">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51]","plainTextFormattedCitation":"[51]","previouslyFormattedCitation":"[51]"},"properties":{"noteIndex":0},"schema":"https://github.com/citation-style-language/schema/raw/master/csl-citation.json"}</w:instrText>
      </w:r>
      <w:r w:rsidR="00BB3E3F" w:rsidRPr="00720A83">
        <w:rPr>
          <w:lang w:val="en-GB"/>
        </w:rPr>
        <w:fldChar w:fldCharType="separate"/>
      </w:r>
      <w:r w:rsidR="001D3DDC" w:rsidRPr="001D3DDC">
        <w:rPr>
          <w:noProof/>
          <w:lang w:val="en-GB"/>
        </w:rPr>
        <w:t>[51]</w:t>
      </w:r>
      <w:r w:rsidR="00BB3E3F" w:rsidRPr="00720A83">
        <w:rPr>
          <w:lang w:val="en-GB"/>
        </w:rPr>
        <w:fldChar w:fldCharType="end"/>
      </w:r>
      <w:r w:rsidR="00BB3E3F">
        <w:rPr>
          <w:lang w:val="en-GB"/>
        </w:rPr>
        <w:t xml:space="preserve">. These ‘core’ </w:t>
      </w:r>
      <w:r w:rsidR="00B40F22">
        <w:rPr>
          <w:lang w:val="en-GB"/>
        </w:rPr>
        <w:t>genes</w:t>
      </w:r>
      <w:r w:rsidR="00BB3E3F">
        <w:rPr>
          <w:lang w:val="en-GB"/>
        </w:rPr>
        <w:t xml:space="preserve"> can then be combined to produce a concatenated genome alignment.</w:t>
      </w:r>
      <w:r w:rsidR="00036E6F">
        <w:rPr>
          <w:lang w:val="en-GB"/>
        </w:rPr>
        <w:t xml:space="preserve"> Such an alignment would capture a larger proportion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751925">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52]","plainTextFormattedCitation":"[52]","previouslyFormattedCitation":"[52]"},"properties":{"noteIndex":0},"schema":"https://github.com/citation-style-language/schema/raw/master/csl-citation.json"}</w:instrText>
      </w:r>
      <w:r w:rsidR="00A21571" w:rsidRPr="00720A83">
        <w:rPr>
          <w:lang w:val="en-GB"/>
        </w:rPr>
        <w:fldChar w:fldCharType="separate"/>
      </w:r>
      <w:r w:rsidR="001D3DDC" w:rsidRPr="001D3DDC">
        <w:rPr>
          <w:noProof/>
          <w:lang w:val="en-GB"/>
        </w:rPr>
        <w:t>[52]</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751925">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53]","plainTextFormattedCitation":"[53]","previouslyFormattedCitation":"[53]"},"properties":{"noteIndex":0},"schema":"https://github.com/citation-style-language/schema/raw/master/csl-citation.json"}</w:instrText>
      </w:r>
      <w:r w:rsidR="00A21571" w:rsidRPr="00720A83">
        <w:rPr>
          <w:lang w:val="en-GB"/>
        </w:rPr>
        <w:fldChar w:fldCharType="separate"/>
      </w:r>
      <w:r w:rsidR="001D3DDC" w:rsidRPr="001D3DDC">
        <w:rPr>
          <w:noProof/>
          <w:lang w:val="en-GB"/>
        </w:rPr>
        <w:t>[53]</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BE284C">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9]","plainTextFormattedCitation":"[9]","previouslyFormattedCitation":"[9]"},"properties":{"noteIndex":0},"schema":"https://github.com/citation-style-language/schema/raw/master/csl-citation.json"}</w:instrText>
      </w:r>
      <w:r w:rsidR="00751925">
        <w:rPr>
          <w:lang w:val="en-GB"/>
        </w:rPr>
        <w:fldChar w:fldCharType="separate"/>
      </w:r>
      <w:r w:rsidR="00751925" w:rsidRPr="00751925">
        <w:rPr>
          <w:noProof/>
          <w:lang w:val="en-GB"/>
        </w:rPr>
        <w:t>[9]</w:t>
      </w:r>
      <w:r w:rsidR="00751925">
        <w:rPr>
          <w:lang w:val="en-GB"/>
        </w:rPr>
        <w:fldChar w:fldCharType="end"/>
      </w:r>
      <w:r w:rsidR="00751925">
        <w:rPr>
          <w:lang w:val="en-GB"/>
        </w:rPr>
        <w:t>. Additionally, to minimise the impact of recombination,</w:t>
      </w:r>
      <w:r w:rsidR="00BE284C">
        <w:rPr>
          <w:lang w:val="en-GB"/>
        </w:rPr>
        <w:t xml:space="preserve"> mutations that occur independently and repeatedly in different evolutionary lineages (</w:t>
      </w:r>
      <w:r w:rsidR="00BE284C" w:rsidRPr="00BE284C">
        <w:rPr>
          <w:i/>
          <w:iCs/>
          <w:lang w:val="en-GB"/>
        </w:rPr>
        <w:t>i.e.</w:t>
      </w:r>
      <w:r w:rsidR="00BE284C">
        <w:rPr>
          <w:lang w:val="en-GB"/>
        </w:rPr>
        <w:t xml:space="preserve"> </w:t>
      </w:r>
      <w:proofErr w:type="spellStart"/>
      <w:r w:rsidR="00BE284C">
        <w:rPr>
          <w:lang w:val="en-GB"/>
        </w:rPr>
        <w:t>homoplasies</w:t>
      </w:r>
      <w:proofErr w:type="spellEnd"/>
      <w:r w:rsidR="00BE284C">
        <w:rPr>
          <w:lang w:val="en-GB"/>
        </w:rPr>
        <w:t xml:space="preserve">), or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E4692E">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54]","plainTextFormattedCitation":"[54]","previouslyFormattedCitation":"[54]"},"properties":{"noteIndex":0},"schema":"https://github.com/citation-style-language/schema/raw/master/csl-citation.json"}</w:instrText>
      </w:r>
      <w:r w:rsidR="00BE284C">
        <w:rPr>
          <w:i/>
          <w:iCs/>
          <w:lang w:val="en-GB"/>
        </w:rPr>
        <w:fldChar w:fldCharType="separate"/>
      </w:r>
      <w:r w:rsidR="00BE284C" w:rsidRPr="00BE284C">
        <w:rPr>
          <w:iCs/>
          <w:noProof/>
          <w:lang w:val="en-GB"/>
        </w:rPr>
        <w:t>[54]</w:t>
      </w:r>
      <w:r w:rsidR="00BE284C">
        <w:rPr>
          <w:i/>
          <w:iCs/>
          <w:lang w:val="en-GB"/>
        </w:rPr>
        <w:fldChar w:fldCharType="end"/>
      </w:r>
      <w:r w:rsidR="00BE284C">
        <w:rPr>
          <w:lang w:val="en-GB"/>
        </w:rPr>
        <w:t>, can be removed.</w:t>
      </w:r>
    </w:p>
    <w:p w14:paraId="71C95011" w14:textId="5FF9F836" w:rsidR="00954595" w:rsidRDefault="005106D2" w:rsidP="00C121C7">
      <w:pPr>
        <w:rPr>
          <w:lang w:val="en-GB"/>
        </w:rPr>
      </w:pPr>
      <w:r>
        <w:rPr>
          <w:noProof/>
        </w:rPr>
        <w:lastRenderedPageBreak/>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03861A07" w:rsidR="00954595" w:rsidRPr="00720A83" w:rsidRDefault="00954595" w:rsidP="0095459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4C38C865" w:rsidR="003E1D68" w:rsidRPr="00720A83" w:rsidRDefault="00577165" w:rsidP="003E1D68">
      <w:pPr>
        <w:pStyle w:val="Heading2"/>
        <w:rPr>
          <w:lang w:val="en-GB"/>
        </w:rPr>
      </w:pPr>
      <w:bookmarkStart w:id="12" w:name="_Toc63946533"/>
      <w:r w:rsidRPr="00720A83">
        <w:rPr>
          <w:lang w:val="en-GB"/>
        </w:rPr>
        <w:t>M</w:t>
      </w:r>
      <w:r w:rsidR="003E1D68" w:rsidRPr="00720A83">
        <w:rPr>
          <w:lang w:val="en-GB"/>
        </w:rPr>
        <w:t>utation rates</w:t>
      </w:r>
      <w:r w:rsidR="00750FCC" w:rsidRPr="00720A83">
        <w:rPr>
          <w:lang w:val="en-GB"/>
        </w:rPr>
        <w:t xml:space="preserve"> (325)</w:t>
      </w:r>
      <w:bookmarkEnd w:id="12"/>
    </w:p>
    <w:p w14:paraId="3C72BFF6" w14:textId="11E1A5F4"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 </w:t>
      </w:r>
      <w:r w:rsidRPr="00720A83">
        <w:rPr>
          <w:lang w:val="en-GB"/>
        </w:rPr>
        <w:fldChar w:fldCharType="begin" w:fldLock="1"/>
      </w:r>
      <w:r w:rsidR="00E4692E">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55]","plainTextFormattedCitation":"[55]","previouslyFormattedCitation":"[55]"},"properties":{"noteIndex":0},"schema":"https://github.com/citation-style-language/schema/raw/master/csl-citation.json"}</w:instrText>
      </w:r>
      <w:r w:rsidRPr="00720A83">
        <w:rPr>
          <w:lang w:val="en-GB"/>
        </w:rPr>
        <w:fldChar w:fldCharType="separate"/>
      </w:r>
      <w:r w:rsidR="00BE284C" w:rsidRPr="00BE284C">
        <w:rPr>
          <w:noProof/>
          <w:lang w:val="en-GB"/>
        </w:rPr>
        <w:t>[55]</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w:t>
      </w:r>
      <w:r w:rsidRPr="00720A83">
        <w:rPr>
          <w:lang w:val="en-GB"/>
        </w:rPr>
        <w:lastRenderedPageBreak/>
        <w:t xml:space="preserve">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E4692E">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56]","plainTextFormattedCitation":"[56]","previouslyFormattedCitation":"[56]"},"properties":{"noteIndex":0},"schema":"https://github.com/citation-style-language/schema/raw/master/csl-citation.json"}</w:instrText>
      </w:r>
      <w:r w:rsidR="00935210" w:rsidRPr="00720A83">
        <w:rPr>
          <w:lang w:val="en-GB"/>
        </w:rPr>
        <w:fldChar w:fldCharType="separate"/>
      </w:r>
      <w:r w:rsidR="00BE284C" w:rsidRPr="00BE284C">
        <w:rPr>
          <w:noProof/>
          <w:lang w:val="en-GB"/>
        </w:rPr>
        <w:t>[56]</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E4692E">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57–59]","plainTextFormattedCitation":"[57–59]","previouslyFormattedCitation":"[57–59]"},"properties":{"noteIndex":0},"schema":"https://github.com/citation-style-language/schema/raw/master/csl-citation.json"}</w:instrText>
      </w:r>
      <w:r w:rsidR="001A1614" w:rsidRPr="00720A83">
        <w:rPr>
          <w:lang w:val="en-GB"/>
        </w:rPr>
        <w:fldChar w:fldCharType="separate"/>
      </w:r>
      <w:r w:rsidR="00BE284C" w:rsidRPr="00BE284C">
        <w:rPr>
          <w:noProof/>
          <w:lang w:val="en-GB"/>
        </w:rPr>
        <w:t>[57–59]</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7264A4">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57]","plainTextFormattedCitation":"[57]","previouslyFormattedCitation":"[57]"},"properties":{"noteIndex":0},"schema":"https://github.com/citation-style-language/schema/raw/master/csl-citation.json"}</w:instrText>
      </w:r>
      <w:r w:rsidR="007264A4" w:rsidRPr="00720A83">
        <w:rPr>
          <w:lang w:val="en-GB"/>
        </w:rPr>
        <w:fldChar w:fldCharType="separate"/>
      </w:r>
      <w:r w:rsidR="007264A4" w:rsidRPr="001D3DDC">
        <w:rPr>
          <w:noProof/>
          <w:lang w:val="en-GB"/>
        </w:rPr>
        <w:t>[57]</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E4692E">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59]","plainTextFormattedCitation":"[59]","previouslyFormattedCitation":"[59]"},"properties":{"noteIndex":0},"schema":"https://github.com/citation-style-language/schema/raw/master/csl-citation.json"}</w:instrText>
      </w:r>
      <w:r w:rsidR="007264A4" w:rsidRPr="00720A83">
        <w:rPr>
          <w:lang w:val="en-GB"/>
        </w:rPr>
        <w:fldChar w:fldCharType="separate"/>
      </w:r>
      <w:r w:rsidR="007264A4" w:rsidRPr="00BE284C">
        <w:rPr>
          <w:noProof/>
          <w:lang w:val="en-GB"/>
        </w:rPr>
        <w:t>[59]</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E4692E">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58]","plainTextFormattedCitation":"[58]","previouslyFormattedCitation":"[58]"},"properties":{"noteIndex":0},"schema":"https://github.com/citation-style-language/schema/raw/master/csl-citation.json"}</w:instrText>
      </w:r>
      <w:r w:rsidR="007264A4" w:rsidRPr="00720A83">
        <w:rPr>
          <w:lang w:val="en-GB"/>
        </w:rPr>
        <w:fldChar w:fldCharType="separate"/>
      </w:r>
      <w:r w:rsidR="007264A4" w:rsidRPr="00BE284C">
        <w:rPr>
          <w:noProof/>
          <w:lang w:val="en-GB"/>
        </w:rPr>
        <w:t>[58]</w:t>
      </w:r>
      <w:r w:rsidR="007264A4" w:rsidRPr="00720A83">
        <w:rPr>
          <w:lang w:val="en-GB"/>
        </w:rPr>
        <w:fldChar w:fldCharType="end"/>
      </w:r>
      <w:r w:rsidR="00631C1C" w:rsidRPr="00720A83">
        <w:rPr>
          <w:lang w:val="en-GB"/>
        </w:rPr>
        <w:t xml:space="preserve">. </w:t>
      </w:r>
      <w:r w:rsidR="00824193" w:rsidRPr="00720A83">
        <w:rPr>
          <w:lang w:val="en-GB"/>
        </w:rPr>
        <w:t xml:space="preserve">These rates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174CBC">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60–69]","plainTextFormattedCitation":"[60–69]","previouslyFormattedCitation":"[60–69]"},"properties":{"noteIndex":0},"schema":"https://github.com/citation-style-language/schema/raw/master/csl-citation.json"}</w:instrText>
      </w:r>
      <w:r w:rsidR="00824193" w:rsidRPr="00720A83">
        <w:rPr>
          <w:lang w:val="en-GB"/>
        </w:rPr>
        <w:fldChar w:fldCharType="separate"/>
      </w:r>
      <w:r w:rsidR="00E4692E" w:rsidRPr="00E4692E">
        <w:rPr>
          <w:noProof/>
          <w:lang w:val="en-GB"/>
        </w:rPr>
        <w:t>[60–69]</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 Additionally, t</w:t>
      </w:r>
      <w:r w:rsidR="008C7A1A" w:rsidRPr="00720A83">
        <w:rPr>
          <w:lang w:val="en-GB"/>
        </w:rPr>
        <w:t xml:space="preserve">he mutation rates of anelloviruses are </w:t>
      </w:r>
      <w:proofErr w:type="gramStart"/>
      <w:r w:rsidR="008C7A1A" w:rsidRPr="00720A83">
        <w:rPr>
          <w:lang w:val="en-GB"/>
        </w:rPr>
        <w:t>similar to</w:t>
      </w:r>
      <w:proofErr w:type="gramEnd"/>
      <w:r w:rsidR="008C7A1A" w:rsidRPr="00720A83">
        <w:rPr>
          <w:lang w:val="en-GB"/>
        </w:rPr>
        <w:t xml:space="preserve"> that of RNA viruses</w:t>
      </w:r>
      <w:r w:rsidR="0097114F">
        <w:rPr>
          <w:lang w:val="en-GB"/>
        </w:rPr>
        <w:t xml:space="preserve">. Lastly, anelloviruses mutate much faster </w:t>
      </w:r>
      <w:r w:rsidR="008C7A1A" w:rsidRPr="00720A83">
        <w:rPr>
          <w:lang w:val="en-GB"/>
        </w:rPr>
        <w:t xml:space="preserve">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double-stranded counterparts </w:t>
      </w:r>
      <w:r w:rsidR="008C7A1A" w:rsidRPr="00720A83">
        <w:rPr>
          <w:lang w:val="en-GB"/>
        </w:rPr>
        <w:fldChar w:fldCharType="begin" w:fldLock="1"/>
      </w:r>
      <w:r w:rsidR="00E4692E">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56]","plainTextFormattedCitation":"[56]","previouslyFormattedCitation":"[56]"},"properties":{"noteIndex":0},"schema":"https://github.com/citation-style-language/schema/raw/master/csl-citation.json"}</w:instrText>
      </w:r>
      <w:r w:rsidR="008C7A1A" w:rsidRPr="00720A83">
        <w:rPr>
          <w:lang w:val="en-GB"/>
        </w:rPr>
        <w:fldChar w:fldCharType="separate"/>
      </w:r>
      <w:r w:rsidR="00BE284C" w:rsidRPr="00BE284C">
        <w:rPr>
          <w:noProof/>
          <w:lang w:val="en-GB"/>
        </w:rPr>
        <w:t>[56]</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174CBC">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70]","plainTextFormattedCitation":"[70]","previouslyFormattedCitation":"[70]"},"properties":{"noteIndex":0},"schema":"https://github.com/citation-style-language/schema/raw/master/csl-citation.json"}</w:instrText>
      </w:r>
      <w:r w:rsidR="00060047" w:rsidRPr="00720A83">
        <w:rPr>
          <w:lang w:val="en-GB"/>
        </w:rPr>
        <w:fldChar w:fldCharType="separate"/>
      </w:r>
      <w:r w:rsidR="00E4692E" w:rsidRPr="00E4692E">
        <w:rPr>
          <w:noProof/>
          <w:lang w:val="en-GB"/>
        </w:rPr>
        <w:t>[70]</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3BAA76A3"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54C65B89" w:rsidR="00577165" w:rsidRPr="00720A83" w:rsidRDefault="00577165" w:rsidP="00577165">
      <w:pPr>
        <w:pStyle w:val="Heading2"/>
        <w:rPr>
          <w:lang w:val="en-GB"/>
        </w:rPr>
      </w:pPr>
      <w:bookmarkStart w:id="13" w:name="_Toc63946534"/>
      <w:r w:rsidRPr="00720A83">
        <w:rPr>
          <w:lang w:val="en-GB"/>
        </w:rPr>
        <w:t>Host-editing and recombination</w:t>
      </w:r>
      <w:r w:rsidR="00750FCC" w:rsidRPr="00720A83">
        <w:rPr>
          <w:lang w:val="en-GB"/>
        </w:rPr>
        <w:t xml:space="preserve"> (530)</w:t>
      </w:r>
      <w:bookmarkEnd w:id="13"/>
    </w:p>
    <w:p w14:paraId="094C1B8F" w14:textId="5F75D6C9" w:rsidR="003D74D1" w:rsidRDefault="004C645F" w:rsidP="003D74D1">
      <w:pPr>
        <w:rPr>
          <w:lang w:val="en-GB"/>
        </w:rPr>
      </w:pPr>
      <w:r>
        <w:rPr>
          <w:lang w:val="en-GB"/>
        </w:rPr>
        <w:t>The mechanisms underlying the accumulation of genomic diversity in anelloviruses has not been explored. However, knowledge of thes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Since</w:t>
      </w:r>
      <w:r w:rsidR="003D74D1" w:rsidRPr="00720A83">
        <w:rPr>
          <w:lang w:val="en-GB"/>
        </w:rPr>
        <w:t xml:space="preserve"> genome replication is performed by host polymerases </w:t>
      </w:r>
      <w:r w:rsidR="003D74D1" w:rsidRPr="00720A83">
        <w:rPr>
          <w:lang w:val="en-GB"/>
        </w:rPr>
        <w:fldChar w:fldCharType="begin" w:fldLock="1"/>
      </w:r>
      <w:r w:rsidR="003D74D1">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3D74D1">
        <w:rPr>
          <w:rFonts w:ascii="Cambria Math" w:hAnsi="Cambria Math" w:cs="Cambria Math"/>
          <w:lang w:val="en-GB"/>
        </w:rPr>
        <w:instrText>‐</w:instrText>
      </w:r>
      <w:r w:rsidR="003D74D1">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003D74D1" w:rsidRPr="00720A83">
        <w:rPr>
          <w:lang w:val="en-GB"/>
        </w:rPr>
        <w:fldChar w:fldCharType="separate"/>
      </w:r>
      <w:r w:rsidR="003D74D1" w:rsidRPr="00531B5F">
        <w:rPr>
          <w:noProof/>
          <w:lang w:val="en-GB"/>
        </w:rPr>
        <w:t>[20]</w:t>
      </w:r>
      <w:r w:rsidR="003D74D1" w:rsidRPr="00720A83">
        <w:rPr>
          <w:lang w:val="en-GB"/>
        </w:rPr>
        <w:fldChar w:fldCharType="end"/>
      </w:r>
      <w:r w:rsidR="003D74D1" w:rsidRPr="00720A83">
        <w:rPr>
          <w:lang w:val="en-GB"/>
        </w:rPr>
        <w:t xml:space="preserve">, which are </w:t>
      </w:r>
      <w:r w:rsidR="003D74D1" w:rsidRPr="00720A83">
        <w:rPr>
          <w:lang w:val="en-GB"/>
        </w:rPr>
        <w:lastRenderedPageBreak/>
        <w:t>highly accurate, nucleotide misincorporation may play only a minor role in the accumulation of mutations.</w:t>
      </w:r>
      <w:r w:rsidR="00710402">
        <w:rPr>
          <w:lang w:val="en-GB"/>
        </w:rPr>
        <w:t xml:space="preserve"> </w:t>
      </w:r>
    </w:p>
    <w:p w14:paraId="4AB428D7" w14:textId="6D309762" w:rsidR="006A67A2" w:rsidRDefault="00025617" w:rsidP="00973999">
      <w:pPr>
        <w:rPr>
          <w:lang w:val="en-GB"/>
        </w:rPr>
      </w:pPr>
      <w:r>
        <w:rPr>
          <w:lang w:val="en-GB"/>
        </w:rPr>
        <w:t xml:space="preserve">Host </w:t>
      </w:r>
      <w:r w:rsidR="004F2D73" w:rsidRPr="00720A83">
        <w:rPr>
          <w:lang w:val="en-GB"/>
        </w:rPr>
        <w:t>innate antiviral responses may contribute to the genomic diversity.</w:t>
      </w:r>
      <w:r w:rsidR="00710402">
        <w:rPr>
          <w:lang w:val="en-GB"/>
        </w:rPr>
        <w:t xml:space="preserve"> For example, h</w:t>
      </w:r>
      <w:r w:rsidR="004F2D73" w:rsidRPr="00720A83">
        <w:rPr>
          <w:lang w:val="en-GB"/>
        </w:rPr>
        <w:t>ost APOBEC3 proteins are cytidine deaminases that have been found to cause C-&g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174CBC">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71,72]","plainTextFormattedCitation":"[71,72]","previouslyFormattedCitation":"[71,72]"},"properties":{"noteIndex":0},"schema":"https://github.com/citation-style-language/schema/raw/master/csl-citation.json"}</w:instrText>
      </w:r>
      <w:r w:rsidR="00C20F30" w:rsidRPr="00720A83">
        <w:rPr>
          <w:lang w:val="en-GB"/>
        </w:rPr>
        <w:fldChar w:fldCharType="separate"/>
      </w:r>
      <w:r w:rsidR="00E4692E" w:rsidRPr="00E4692E">
        <w:rPr>
          <w:noProof/>
          <w:lang w:val="en-GB"/>
        </w:rPr>
        <w:t>[71,72]</w:t>
      </w:r>
      <w:r w:rsidR="00C20F30" w:rsidRPr="00720A83">
        <w:rPr>
          <w:lang w:val="en-GB"/>
        </w:rPr>
        <w:fldChar w:fldCharType="end"/>
      </w:r>
      <w:r w:rsidR="001C5FCD" w:rsidRPr="00720A83">
        <w:rPr>
          <w:lang w:val="en-GB"/>
        </w:rPr>
        <w:t>.</w:t>
      </w:r>
      <w:r w:rsidR="00C575EC">
        <w:rPr>
          <w:lang w:val="en-GB"/>
        </w:rPr>
        <w:t xml:space="preserve"> </w:t>
      </w:r>
      <w:r w:rsidR="00274C63">
        <w:rPr>
          <w:lang w:val="en-GB"/>
        </w:rPr>
        <w:t xml:space="preserve">Cytidine deaminases converts cytidine in a DNA template to </w:t>
      </w:r>
      <w:proofErr w:type="spellStart"/>
      <w:r w:rsidR="00274C63">
        <w:rPr>
          <w:lang w:val="en-GB"/>
        </w:rPr>
        <w:t>uradine</w:t>
      </w:r>
      <w:proofErr w:type="spellEnd"/>
      <w:r w:rsidR="00274C63">
        <w:rPr>
          <w:lang w:val="en-GB"/>
        </w:rPr>
        <w:t>, which is then recognised and base-paired with adenosine on the complementary strand during DNA replication</w:t>
      </w:r>
      <w:r w:rsidR="001C5FCD" w:rsidRPr="00720A83">
        <w:rPr>
          <w:lang w:val="en-GB"/>
        </w:rPr>
        <w:t xml:space="preserve"> </w:t>
      </w:r>
      <w:r w:rsidR="00C575EC">
        <w:rPr>
          <w:lang w:val="en-GB"/>
        </w:rPr>
        <w:t>(</w:t>
      </w:r>
      <w:r w:rsidR="00C575EC" w:rsidRPr="00C575EC">
        <w:rPr>
          <w:b/>
          <w:bCs/>
          <w:lang w:val="en-GB"/>
        </w:rPr>
        <w:t>Figure 6a</w:t>
      </w:r>
      <w:r w:rsidR="00C575EC">
        <w:rPr>
          <w:lang w:val="en-GB"/>
        </w:rPr>
        <w:t>)</w:t>
      </w:r>
      <w:r w:rsidR="00274C63">
        <w:rPr>
          <w:lang w:val="en-GB"/>
        </w:rPr>
        <w:t>.</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174CBC">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73]","plainTextFormattedCitation":"[73]","previouslyFormattedCitation":"[73]"},"properties":{"noteIndex":0},"schema":"https://github.com/citation-style-language/schema/raw/master/csl-citation.json"}</w:instrText>
      </w:r>
      <w:r w:rsidR="003B1481" w:rsidRPr="00720A83">
        <w:rPr>
          <w:lang w:val="en-GB"/>
        </w:rPr>
        <w:fldChar w:fldCharType="separate"/>
      </w:r>
      <w:r w:rsidR="00E4692E" w:rsidRPr="00E4692E">
        <w:rPr>
          <w:noProof/>
          <w:lang w:val="en-GB"/>
        </w:rPr>
        <w:t>[73]</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529A0756" w14:textId="2F08F312" w:rsidR="00FD2CF2" w:rsidRDefault="00577165" w:rsidP="00411C88">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174CBC">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4]","plainTextFormattedCitation":"[74]","previouslyFormattedCitation":"[74]"},"properties":{"noteIndex":0},"schema":"https://github.com/citation-style-language/schema/raw/master/csl-citation.json"}</w:instrText>
      </w:r>
      <w:r w:rsidR="00BE2783" w:rsidRPr="00720A83">
        <w:rPr>
          <w:lang w:val="en-GB"/>
        </w:rPr>
        <w:fldChar w:fldCharType="separate"/>
      </w:r>
      <w:r w:rsidR="00E4692E" w:rsidRPr="00E4692E">
        <w:rPr>
          <w:noProof/>
          <w:lang w:val="en-GB"/>
        </w:rPr>
        <w:t>[74]</w:t>
      </w:r>
      <w:r w:rsidR="00BE2783" w:rsidRPr="00720A83">
        <w:rPr>
          <w:lang w:val="en-GB"/>
        </w:rPr>
        <w:fldChar w:fldCharType="end"/>
      </w:r>
      <w:r w:rsidR="00BE2783" w:rsidRPr="00720A83">
        <w:rPr>
          <w:lang w:val="en-GB"/>
        </w:rPr>
        <w:t>.</w:t>
      </w:r>
      <w:r w:rsidR="00B40F22" w:rsidRPr="00FD2CF2">
        <w:rPr>
          <w:rFonts w:cs="Arial"/>
          <w:szCs w:val="24"/>
          <w:lang w:val="en-GB"/>
        </w:rPr>
        <w:t xml:space="preserve"> </w:t>
      </w:r>
      <w:r w:rsidR="00BE2783" w:rsidRPr="00720A83">
        <w:rPr>
          <w:lang w:val="en-GB"/>
        </w:rPr>
        <w:t>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174CBC">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75–77]","plainTextFormattedCitation":"[75–77]","previouslyFormattedCitation":"[75–77]"},"properties":{"noteIndex":0},"schema":"https://github.com/citation-style-language/schema/raw/master/csl-citation.json"}</w:instrText>
      </w:r>
      <w:r w:rsidR="002D2F5E" w:rsidRPr="00720A83">
        <w:rPr>
          <w:lang w:val="en-GB"/>
        </w:rPr>
        <w:fldChar w:fldCharType="separate"/>
      </w:r>
      <w:r w:rsidR="00E4692E" w:rsidRPr="00E4692E">
        <w:rPr>
          <w:noProof/>
          <w:lang w:val="en-GB"/>
        </w:rPr>
        <w:t>[75–77]</w:t>
      </w:r>
      <w:r w:rsidR="002D2F5E" w:rsidRPr="00720A83">
        <w:rPr>
          <w:lang w:val="en-GB"/>
        </w:rPr>
        <w:fldChar w:fldCharType="end"/>
      </w:r>
      <w:r w:rsidRPr="00720A83">
        <w:rPr>
          <w:lang w:val="en-GB"/>
        </w:rPr>
        <w:t xml:space="preserve">. </w:t>
      </w:r>
      <w:r w:rsidR="00FD2CF2" w:rsidRPr="00FD2CF2">
        <w:rPr>
          <w:rFonts w:cs="Arial"/>
          <w:szCs w:val="24"/>
          <w:lang w:val="en-GB"/>
        </w:rPr>
        <w:t>Moreover,</w:t>
      </w:r>
      <w:r w:rsidR="00FD2CF2">
        <w:rPr>
          <w:rFonts w:cs="Arial"/>
          <w:szCs w:val="24"/>
          <w:lang w:val="en-GB"/>
        </w:rPr>
        <w:t xml:space="preserve"> recombination has even suggested to result in viral lineages gaining the ability to infect new host species. For example, human adenoviruses may have emerged from the recombination of chimpanzee and bonobo </w:t>
      </w:r>
      <w:r w:rsidR="00FD2CF2">
        <w:rPr>
          <w:rFonts w:cs="Arial"/>
          <w:szCs w:val="24"/>
          <w:lang w:val="en-GB"/>
        </w:rPr>
        <w:lastRenderedPageBreak/>
        <w:t>adenoviruses</w:t>
      </w:r>
      <w:r w:rsidR="00174CBC">
        <w:rPr>
          <w:rFonts w:cs="Arial"/>
          <w:szCs w:val="24"/>
          <w:lang w:val="en-GB"/>
        </w:rPr>
        <w:t xml:space="preserve"> </w:t>
      </w:r>
      <w:r w:rsidR="00174CBC">
        <w:rPr>
          <w:rFonts w:cs="Arial"/>
          <w:szCs w:val="24"/>
          <w:lang w:val="en-GB"/>
        </w:rPr>
        <w:fldChar w:fldCharType="begin" w:fldLock="1"/>
      </w:r>
      <w:r w:rsidR="00174CBC">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78]","plainTextFormattedCitation":"[78]","previouslyFormattedCitation":"[78]"},"properties":{"noteIndex":0},"schema":"https://github.com/citation-style-language/schema/raw/master/csl-citation.json"}</w:instrText>
      </w:r>
      <w:r w:rsidR="00174CBC">
        <w:rPr>
          <w:rFonts w:cs="Arial"/>
          <w:szCs w:val="24"/>
          <w:lang w:val="en-GB"/>
        </w:rPr>
        <w:fldChar w:fldCharType="separate"/>
      </w:r>
      <w:r w:rsidR="00174CBC" w:rsidRPr="00174CBC">
        <w:rPr>
          <w:rFonts w:cs="Arial"/>
          <w:noProof/>
          <w:szCs w:val="24"/>
          <w:lang w:val="en-GB"/>
        </w:rPr>
        <w:t>[78]</w:t>
      </w:r>
      <w:r w:rsidR="00174CBC">
        <w:rPr>
          <w:rFonts w:cs="Arial"/>
          <w:szCs w:val="24"/>
          <w:lang w:val="en-GB"/>
        </w:rPr>
        <w:fldChar w:fldCharType="end"/>
      </w:r>
      <w:r w:rsidR="00174CBC">
        <w:rPr>
          <w:rFonts w:cs="Arial"/>
          <w:szCs w:val="24"/>
          <w:lang w:val="en-GB"/>
        </w:rPr>
        <w:t xml:space="preserve">, while turkey coronaviruses may have emerged from chicken infectious bronchitis virus and another unknown coronavirus </w:t>
      </w:r>
      <w:r w:rsidR="00174CBC">
        <w:rPr>
          <w:rFonts w:cs="Arial"/>
          <w:szCs w:val="24"/>
          <w:lang w:val="en-GB"/>
        </w:rPr>
        <w:fldChar w:fldCharType="begin" w:fldLock="1"/>
      </w:r>
      <w:r w:rsidR="008F741C">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79]","plainTextFormattedCitation":"[79]","previouslyFormattedCitation":"[79]"},"properties":{"noteIndex":0},"schema":"https://github.com/citation-style-language/schema/raw/master/csl-citation.json"}</w:instrText>
      </w:r>
      <w:r w:rsidR="00174CBC">
        <w:rPr>
          <w:rFonts w:cs="Arial"/>
          <w:szCs w:val="24"/>
          <w:lang w:val="en-GB"/>
        </w:rPr>
        <w:fldChar w:fldCharType="separate"/>
      </w:r>
      <w:r w:rsidR="00174CBC" w:rsidRPr="00174CBC">
        <w:rPr>
          <w:rFonts w:cs="Arial"/>
          <w:noProof/>
          <w:szCs w:val="24"/>
          <w:lang w:val="en-GB"/>
        </w:rPr>
        <w:t>[79]</w:t>
      </w:r>
      <w:r w:rsidR="00174CBC">
        <w:rPr>
          <w:rFonts w:cs="Arial"/>
          <w:szCs w:val="24"/>
          <w:lang w:val="en-GB"/>
        </w:rPr>
        <w:fldChar w:fldCharType="end"/>
      </w:r>
      <w:r w:rsidR="00174CBC">
        <w:rPr>
          <w:rFonts w:cs="Arial"/>
          <w:szCs w:val="24"/>
          <w:lang w:val="en-GB"/>
        </w:rPr>
        <w:t xml:space="preserve">.  </w:t>
      </w:r>
    </w:p>
    <w:p w14:paraId="1A27CC23" w14:textId="27ABE02E" w:rsidR="008A0EFE" w:rsidRPr="008A0EFE" w:rsidRDefault="00174CBC" w:rsidP="008A0EFE">
      <w:pPr>
        <w:rPr>
          <w:lang w:val="en-GB"/>
        </w:rPr>
      </w:pPr>
      <w:r>
        <w:rPr>
          <w:lang w:val="en-GB"/>
        </w:rPr>
        <w:t xml:space="preserve">There is evidence for recombination in anelloviruses. </w:t>
      </w:r>
      <w:r w:rsidR="00577165"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8F741C">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80]","plainTextFormattedCitation":"[80]","previouslyFormattedCitation":"[80]"},"properties":{"noteIndex":0},"schema":"https://github.com/citation-style-language/schema/raw/master/csl-citation.json"}</w:instrText>
      </w:r>
      <w:r w:rsidR="003134F7" w:rsidRPr="00720A83">
        <w:rPr>
          <w:lang w:val="en-GB"/>
        </w:rPr>
        <w:fldChar w:fldCharType="separate"/>
      </w:r>
      <w:r w:rsidRPr="00174CBC">
        <w:rPr>
          <w:noProof/>
          <w:lang w:val="en-GB"/>
        </w:rPr>
        <w:t>[80]</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00577165" w:rsidRPr="00720A83">
        <w:rPr>
          <w:lang w:val="en-GB"/>
        </w:rPr>
        <w:t>Fahsbender</w:t>
      </w:r>
      <w:proofErr w:type="spellEnd"/>
      <w:r w:rsidR="00577165" w:rsidRPr="00720A83">
        <w:rPr>
          <w:lang w:val="en-GB"/>
        </w:rPr>
        <w:t xml:space="preserve"> et al. </w:t>
      </w:r>
      <w:r w:rsidR="00577165" w:rsidRPr="00720A83">
        <w:rPr>
          <w:lang w:val="en-GB"/>
        </w:rPr>
        <w:fldChar w:fldCharType="begin" w:fldLock="1"/>
      </w:r>
      <w:r w:rsidR="008F741C">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81]","plainTextFormattedCitation":"[81]","previouslyFormattedCitation":"[81]"},"properties":{"noteIndex":0},"schema":"https://github.com/citation-style-language/schema/raw/master/csl-citation.json"}</w:instrText>
      </w:r>
      <w:r w:rsidR="00577165" w:rsidRPr="00720A83">
        <w:rPr>
          <w:lang w:val="en-GB"/>
        </w:rPr>
        <w:fldChar w:fldCharType="separate"/>
      </w:r>
      <w:r w:rsidRPr="00174CBC">
        <w:rPr>
          <w:noProof/>
          <w:lang w:val="en-GB"/>
        </w:rPr>
        <w:t>[81]</w:t>
      </w:r>
      <w:r w:rsidR="00577165" w:rsidRPr="00720A83">
        <w:rPr>
          <w:lang w:val="en-GB"/>
        </w:rPr>
        <w:fldChar w:fldCharType="end"/>
      </w:r>
      <w:r w:rsidR="00577165"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4]","plainTextFormattedCitation":"[74]","previouslyFormattedCitation":"[74]"},"properties":{"noteIndex":0},"schema":"https://github.com/citation-style-language/schema/raw/master/csl-citation.json"}</w:instrText>
      </w:r>
      <w:r w:rsidR="00E0230E" w:rsidRPr="00720A83">
        <w:rPr>
          <w:lang w:val="en-GB"/>
        </w:rPr>
        <w:fldChar w:fldCharType="separate"/>
      </w:r>
      <w:r w:rsidR="00E4692E" w:rsidRPr="00E4692E">
        <w:rPr>
          <w:noProof/>
          <w:lang w:val="en-GB"/>
        </w:rPr>
        <w:t>[74]</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8F741C">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82,83]","plainTextFormattedCitation":"[82,83]","previouslyFormattedCitation":"[82,83]"},"properties":{"noteIndex":0},"schema":"https://github.com/citation-style-language/schema/raw/master/csl-citation.json"}</w:instrText>
      </w:r>
      <w:r w:rsidR="005912EA" w:rsidRPr="00720A83">
        <w:rPr>
          <w:lang w:val="en-GB"/>
        </w:rPr>
        <w:fldChar w:fldCharType="separate"/>
      </w:r>
      <w:r w:rsidRPr="00174CBC">
        <w:rPr>
          <w:noProof/>
          <w:lang w:val="en-GB"/>
        </w:rPr>
        <w:t>[82,83]</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75192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57]","plainTextFormattedCitation":"[57]","previouslyFormattedCitation":"[57]"},"properties":{"noteIndex":0},"schema":"https://github.com/citation-style-language/schema/raw/master/csl-citation.json"}</w:instrText>
      </w:r>
      <w:r w:rsidR="005912EA" w:rsidRPr="00720A83">
        <w:rPr>
          <w:lang w:val="en-GB"/>
        </w:rPr>
        <w:fldChar w:fldCharType="separate"/>
      </w:r>
      <w:r w:rsidR="001D3DDC" w:rsidRPr="001D3DDC">
        <w:rPr>
          <w:noProof/>
          <w:lang w:val="en-GB"/>
        </w:rPr>
        <w:t>[57]</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8F741C">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84–88]","plainTextFormattedCitation":"[84–88]","previouslyFormattedCitation":"[84–88]"},"properties":{"noteIndex":0},"schema":"https://github.com/citation-style-language/schema/raw/master/csl-citation.json"}</w:instrText>
      </w:r>
      <w:r w:rsidR="009F6CE4" w:rsidRPr="00720A83">
        <w:rPr>
          <w:lang w:val="en-GB"/>
        </w:rPr>
        <w:fldChar w:fldCharType="separate"/>
      </w:r>
      <w:r w:rsidRPr="00174CBC">
        <w:rPr>
          <w:noProof/>
          <w:lang w:val="en-GB"/>
        </w:rPr>
        <w:t>[84–88]</w:t>
      </w:r>
      <w:r w:rsidR="009F6CE4" w:rsidRPr="00720A83">
        <w:rPr>
          <w:lang w:val="en-GB"/>
        </w:rPr>
        <w:fldChar w:fldCharType="end"/>
      </w:r>
      <w:r w:rsidR="009F6CE4" w:rsidRPr="00720A83">
        <w:rPr>
          <w:lang w:val="en-GB"/>
        </w:rPr>
        <w:t>, one even reporting a 48% frequency of dual or triple infection of TTV, TTMV and TTMDV in infants.</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2DC17747" w14:textId="309F003C" w:rsidR="00CE02B2" w:rsidRPr="00720A83" w:rsidRDefault="00CE02B2" w:rsidP="004874EF">
      <w:pPr>
        <w:pStyle w:val="Heading1"/>
        <w:rPr>
          <w:lang w:val="en-GB"/>
        </w:rPr>
      </w:pPr>
      <w:bookmarkStart w:id="14" w:name="_Toc63946535"/>
      <w:r w:rsidRPr="00720A83">
        <w:rPr>
          <w:lang w:val="en-GB"/>
        </w:rPr>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14"/>
    </w:p>
    <w:p w14:paraId="0D5DC905" w14:textId="5ABC16F2" w:rsidR="004874EF" w:rsidRPr="00720A83" w:rsidRDefault="004874EF" w:rsidP="004874EF">
      <w:pPr>
        <w:pStyle w:val="Heading2"/>
        <w:rPr>
          <w:lang w:val="en-GB"/>
        </w:rPr>
      </w:pPr>
      <w:bookmarkStart w:id="15" w:name="_Toc63946536"/>
      <w:r w:rsidRPr="00720A83">
        <w:rPr>
          <w:lang w:val="en-GB"/>
        </w:rPr>
        <w:t>Horizontal transmission</w:t>
      </w:r>
      <w:bookmarkEnd w:id="15"/>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w:t>
      </w:r>
      <w:r w:rsidR="00062B22">
        <w:rPr>
          <w:rFonts w:cs="Arial"/>
          <w:lang w:val="en-GB"/>
        </w:rPr>
        <w:lastRenderedPageBreak/>
        <w:t xml:space="preserve">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557A4B0A"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8F741C">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89–95]","plainTextFormattedCitation":"[89–95]","previouslyFormattedCitation":"[89–95]"},"properties":{"noteIndex":0},"schema":"https://github.com/citation-style-language/schema/raw/master/csl-citation.json"}</w:instrText>
      </w:r>
      <w:r w:rsidR="00A35818" w:rsidRPr="00720A83">
        <w:rPr>
          <w:rFonts w:cs="Arial"/>
          <w:lang w:val="en-GB"/>
        </w:rPr>
        <w:fldChar w:fldCharType="separate"/>
      </w:r>
      <w:r w:rsidR="00174CBC" w:rsidRPr="00174CBC">
        <w:rPr>
          <w:rFonts w:cs="Arial"/>
          <w:noProof/>
          <w:lang w:val="en-GB"/>
        </w:rPr>
        <w:t>[89–95]</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w:t>
      </w:r>
      <w:proofErr w:type="gramStart"/>
      <w:r w:rsidR="005162E2" w:rsidRPr="00720A83">
        <w:rPr>
          <w:rFonts w:cs="Arial"/>
          <w:lang w:val="en-GB"/>
        </w:rPr>
        <w:t>oral</w:t>
      </w:r>
      <w:proofErr w:type="gramEnd"/>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8F741C">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91]","plainTextFormattedCitation":"[91]","previouslyFormattedCitation":"[91]"},"properties":{"noteIndex":0},"schema":"https://github.com/citation-style-language/schema/raw/master/csl-citation.json"}</w:instrText>
      </w:r>
      <w:r w:rsidR="002B6423" w:rsidRPr="00720A83">
        <w:rPr>
          <w:rFonts w:cs="Arial"/>
          <w:lang w:val="en-GB"/>
        </w:rPr>
        <w:fldChar w:fldCharType="separate"/>
      </w:r>
      <w:r w:rsidR="00174CBC" w:rsidRPr="00174CBC">
        <w:rPr>
          <w:rFonts w:cs="Arial"/>
          <w:noProof/>
          <w:lang w:val="en-GB"/>
        </w:rPr>
        <w:t>[91]</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w:t>
      </w:r>
      <w:r w:rsidR="00090DF0">
        <w:rPr>
          <w:rFonts w:cs="Arial"/>
          <w:lang w:val="en-GB"/>
        </w:rPr>
        <w:t>peripheral blood mononuclear cells (PBMCs)</w:t>
      </w:r>
      <w:r w:rsidR="002B6423" w:rsidRPr="00720A83">
        <w:rPr>
          <w:rFonts w:cs="Arial"/>
          <w:lang w:val="en-GB"/>
        </w:rPr>
        <w:t xml:space="preserve"> and proliferate </w:t>
      </w:r>
      <w:r w:rsidR="002B6423" w:rsidRPr="00720A83">
        <w:rPr>
          <w:rFonts w:cs="Arial"/>
          <w:lang w:val="en-GB"/>
        </w:rPr>
        <w:fldChar w:fldCharType="begin" w:fldLock="1"/>
      </w:r>
      <w:r w:rsidR="008F741C">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90,95]","plainTextFormattedCitation":"[90,95]","previouslyFormattedCitation":"[90,95]"},"properties":{"noteIndex":0},"schema":"https://github.com/citation-style-language/schema/raw/master/csl-citation.json"}</w:instrText>
      </w:r>
      <w:r w:rsidR="002B6423" w:rsidRPr="00720A83">
        <w:rPr>
          <w:rFonts w:cs="Arial"/>
          <w:lang w:val="en-GB"/>
        </w:rPr>
        <w:fldChar w:fldCharType="separate"/>
      </w:r>
      <w:r w:rsidR="00174CBC" w:rsidRPr="00174CBC">
        <w:rPr>
          <w:rFonts w:cs="Arial"/>
          <w:noProof/>
          <w:lang w:val="en-GB"/>
        </w:rPr>
        <w:t>[90,95]</w:t>
      </w:r>
      <w:r w:rsidR="002B6423" w:rsidRPr="00720A83">
        <w:rPr>
          <w:rFonts w:cs="Arial"/>
          <w:lang w:val="en-GB"/>
        </w:rPr>
        <w:fldChar w:fldCharType="end"/>
      </w:r>
      <w:r w:rsidR="00090DF0">
        <w:rPr>
          <w:rFonts w:cs="Arial"/>
          <w:lang w:val="en-GB"/>
        </w:rPr>
        <w:t xml:space="preserve">. </w:t>
      </w:r>
      <w:r w:rsidR="00C10E25">
        <w:rPr>
          <w:rFonts w:cs="Arial"/>
          <w:lang w:val="en-GB"/>
        </w:rPr>
        <w:t xml:space="preserve">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8F741C">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96]","plainTextFormattedCitation":"[96]","previouslyFormattedCitation":"[96]"},"properties":{"noteIndex":0},"schema":"https://github.com/citation-style-language/schema/raw/master/csl-citation.json"}</w:instrText>
      </w:r>
      <w:r w:rsidR="0071483A">
        <w:rPr>
          <w:rFonts w:cs="Arial"/>
          <w:lang w:val="en-GB"/>
        </w:rPr>
        <w:fldChar w:fldCharType="separate"/>
      </w:r>
      <w:r w:rsidR="00174CBC" w:rsidRPr="00174CBC">
        <w:rPr>
          <w:rFonts w:cs="Arial"/>
          <w:noProof/>
          <w:lang w:val="en-GB"/>
        </w:rPr>
        <w:t>[96]</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r w:rsidR="0086242B" w:rsidRPr="0086242B">
        <w:rPr>
          <w:rFonts w:cs="Arial"/>
          <w:lang w:val="en-GB"/>
        </w:rPr>
        <w:t xml:space="preserve"> </w:t>
      </w:r>
      <w:r w:rsidR="0086242B">
        <w:rPr>
          <w:rFonts w:cs="Arial"/>
          <w:lang w:val="en-GB"/>
        </w:rPr>
        <w:t xml:space="preserve"> </w:t>
      </w:r>
    </w:p>
    <w:p w14:paraId="676FCD30" w14:textId="534E892F"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8F741C">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97]","plainTextFormattedCitation":"[97]","previouslyFormattedCitation":"[97]"},"properties":{"noteIndex":0},"schema":"https://github.com/citation-style-language/schema/raw/master/csl-citation.json"}</w:instrText>
      </w:r>
      <w:r w:rsidR="00742167" w:rsidRPr="00720A83">
        <w:rPr>
          <w:rFonts w:cs="Arial"/>
          <w:lang w:val="en-GB"/>
        </w:rPr>
        <w:fldChar w:fldCharType="separate"/>
      </w:r>
      <w:r w:rsidR="00174CBC" w:rsidRPr="00174CBC">
        <w:rPr>
          <w:rFonts w:cs="Arial"/>
          <w:noProof/>
          <w:lang w:val="en-GB"/>
        </w:rPr>
        <w:t>[97]</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8F741C">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8F741C">
        <w:rPr>
          <w:rFonts w:ascii="Cambria Math" w:hAnsi="Cambria Math" w:cs="Cambria Math"/>
          <w:lang w:val="en-GB"/>
        </w:rPr>
        <w:instrText>‐</w:instrText>
      </w:r>
      <w:r w:rsidR="008F741C">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98–100]","plainTextFormattedCitation":"[98–100]","previouslyFormattedCitation":"[98–100]"},"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98–100]</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8F741C">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01]","plainTextFormattedCitation":"[101]","previouslyFormattedCitation":"[101]"},"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1]</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8F741C">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02,103]","plainTextFormattedCitation":"[102,103]","previouslyFormattedCitation":"[102,103]"},"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2,103]</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8F741C">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4]","plainTextFormattedCitation":"[104]","previouslyFormattedCitation":"[104]"},"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4]</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8F741C">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05]","plainTextFormattedCitation":"[105]","previouslyFormattedCitation":"[105]"},"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5]</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8F741C">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06]","plainTextFormattedCitation":"[106]","previouslyFormattedCitation":"[106]"},"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6]</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8F741C">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07]","plainTextFormattedCitation":"[107]","previouslyFormattedCitation":"[107]"},"properties":{"noteIndex":0},"schema":"https://github.com/citation-style-language/schema/raw/master/csl-citation.json"}</w:instrText>
      </w:r>
      <w:r w:rsidR="005A2CE1" w:rsidRPr="00720A83">
        <w:rPr>
          <w:rFonts w:cs="Arial"/>
          <w:lang w:val="en-GB"/>
        </w:rPr>
        <w:fldChar w:fldCharType="separate"/>
      </w:r>
      <w:r w:rsidR="00174CBC" w:rsidRPr="00174CBC">
        <w:rPr>
          <w:rFonts w:cs="Arial"/>
          <w:noProof/>
          <w:lang w:val="en-GB"/>
        </w:rPr>
        <w:t>[107]</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8F741C">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4]","plainTextFormattedCitation":"[104]","previouslyFormattedCitation":"[104]"},"properties":{"noteIndex":0},"schema":"https://github.com/citation-style-language/schema/raw/master/csl-citation.json"}</w:instrText>
      </w:r>
      <w:r w:rsidR="00C409EF">
        <w:rPr>
          <w:rFonts w:cs="Arial"/>
          <w:lang w:val="en-GB"/>
        </w:rPr>
        <w:fldChar w:fldCharType="separate"/>
      </w:r>
      <w:r w:rsidR="00174CBC" w:rsidRPr="00174CBC">
        <w:rPr>
          <w:rFonts w:cs="Arial"/>
          <w:noProof/>
          <w:lang w:val="en-GB"/>
        </w:rPr>
        <w:t>[104]</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w:t>
      </w:r>
      <w:r w:rsidR="00CC5637">
        <w:rPr>
          <w:rFonts w:cs="Arial"/>
          <w:lang w:val="en-GB"/>
        </w:rPr>
        <w:lastRenderedPageBreak/>
        <w:t xml:space="preserve">river and ground water is degraded beyond detectable levels after 48-96 h </w:t>
      </w:r>
      <w:r w:rsidR="00CC5637">
        <w:rPr>
          <w:rFonts w:cs="Arial"/>
          <w:lang w:val="en-GB"/>
        </w:rPr>
        <w:fldChar w:fldCharType="begin" w:fldLock="1"/>
      </w:r>
      <w:r w:rsidR="008F741C">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08]","plainTextFormattedCitation":"[108]","previouslyFormattedCitation":"[108]"},"properties":{"noteIndex":0},"schema":"https://github.com/citation-style-language/schema/raw/master/csl-citation.json"}</w:instrText>
      </w:r>
      <w:r w:rsidR="00CC5637">
        <w:rPr>
          <w:rFonts w:cs="Arial"/>
          <w:lang w:val="en-GB"/>
        </w:rPr>
        <w:fldChar w:fldCharType="separate"/>
      </w:r>
      <w:r w:rsidR="00174CBC" w:rsidRPr="00174CBC">
        <w:rPr>
          <w:rFonts w:cs="Arial"/>
          <w:noProof/>
          <w:lang w:val="en-GB"/>
        </w:rPr>
        <w:t>[108]</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8F741C">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09]","plainTextFormattedCitation":"[109]","previouslyFormattedCitation":"[109]"},"properties":{"noteIndex":0},"schema":"https://github.com/citation-style-language/schema/raw/master/csl-citation.json"}</w:instrText>
      </w:r>
      <w:r w:rsidR="009F15E5">
        <w:rPr>
          <w:rFonts w:cs="Arial"/>
          <w:lang w:val="en-GB"/>
        </w:rPr>
        <w:fldChar w:fldCharType="separate"/>
      </w:r>
      <w:r w:rsidR="00174CBC" w:rsidRPr="00174CBC">
        <w:rPr>
          <w:rFonts w:cs="Arial"/>
          <w:noProof/>
          <w:lang w:val="en-GB"/>
        </w:rPr>
        <w:t>[109]</w:t>
      </w:r>
      <w:r w:rsidR="009F15E5">
        <w:rPr>
          <w:rFonts w:cs="Arial"/>
          <w:lang w:val="en-GB"/>
        </w:rPr>
        <w:fldChar w:fldCharType="end"/>
      </w:r>
      <w:r w:rsidR="009F15E5">
        <w:rPr>
          <w:rFonts w:cs="Arial"/>
          <w:lang w:val="en-GB"/>
        </w:rPr>
        <w:t xml:space="preserve">. </w:t>
      </w:r>
      <w:r w:rsidR="0037148D">
        <w:rPr>
          <w:rFonts w:cs="Arial"/>
          <w:lang w:val="en-GB"/>
        </w:rPr>
        <w:t xml:space="preserve">The relatively higher stability of DNA in infectious virions is likely due to the presence of the viral capsid protein which shields the DNA from degradation by chemical agents, UV irradiation or other means. </w:t>
      </w:r>
    </w:p>
    <w:p w14:paraId="5BB9660B" w14:textId="430130E2"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8F741C">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0]","plainTextFormattedCitation":"[110]","previouslyFormattedCitation":"[110]"},"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0]</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8F741C">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1]","plainTextFormattedCitation":"[111]","previouslyFormattedCitation":"[111]"},"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1]</w:t>
      </w:r>
      <w:r w:rsidRPr="00720A83">
        <w:rPr>
          <w:rFonts w:cs="Arial"/>
          <w:lang w:val="en-GB"/>
        </w:rPr>
        <w:fldChar w:fldCharType="end"/>
      </w:r>
      <w:r w:rsidRPr="00720A83">
        <w:rPr>
          <w:rFonts w:cs="Arial"/>
          <w:lang w:val="en-GB"/>
        </w:rPr>
        <w:t xml:space="preserve"> both found that</w:t>
      </w:r>
      <w:r w:rsidR="003C48F1">
        <w:rPr>
          <w:rFonts w:cs="Arial"/>
          <w:lang w:val="en-GB"/>
        </w:rPr>
        <w:t xml:space="preserve"> </w:t>
      </w:r>
      <w:proofErr w:type="spellStart"/>
      <w:r w:rsidR="003C48F1">
        <w:rPr>
          <w:rFonts w:cs="Arial"/>
          <w:lang w:val="en-GB"/>
        </w:rPr>
        <w:t>anelloviral</w:t>
      </w:r>
      <w:proofErr w:type="spellEnd"/>
      <w:r w:rsidR="003C48F1">
        <w:rPr>
          <w:rFonts w:cs="Arial"/>
          <w:lang w:val="en-GB"/>
        </w:rPr>
        <w:t xml:space="preserve"> sequences</w:t>
      </w:r>
      <w:r w:rsidRPr="00720A83">
        <w:rPr>
          <w:rFonts w:cs="Arial"/>
          <w:lang w:val="en-GB"/>
        </w:rPr>
        <w:t xml:space="preserve"> extracted from mosquitos </w:t>
      </w:r>
      <w:r w:rsidR="003C48F1">
        <w:rPr>
          <w:rFonts w:cs="Arial"/>
          <w:lang w:val="en-GB"/>
        </w:rPr>
        <w:t xml:space="preserve">in pig farms were not restricted to a mosquito-associated lineage, but shared common ancestry with multiple lineages of pig-associated </w:t>
      </w:r>
      <w:proofErr w:type="spellStart"/>
      <w:r w:rsidR="003C48F1">
        <w:rPr>
          <w:rFonts w:cs="Arial"/>
          <w:lang w:val="en-GB"/>
        </w:rPr>
        <w:t>TTSuVs</w:t>
      </w:r>
      <w:proofErr w:type="spellEnd"/>
      <w:r w:rsidR="003C48F1">
        <w:rPr>
          <w:rFonts w:cs="Arial"/>
          <w:lang w:val="en-GB"/>
        </w:rPr>
        <w:t xml:space="preserve">. </w:t>
      </w:r>
      <w:r w:rsidRPr="00720A83">
        <w:rPr>
          <w:rFonts w:cs="Arial"/>
          <w:lang w:val="en-GB"/>
        </w:rPr>
        <w:t>The</w:t>
      </w:r>
      <w:r w:rsidR="00EB023E">
        <w:rPr>
          <w:rFonts w:cs="Arial"/>
          <w:lang w:val="en-GB"/>
        </w:rPr>
        <w:t xml:space="preserve">se phylogenetic relationships may reflect the random acquisition of </w:t>
      </w:r>
      <w:proofErr w:type="spellStart"/>
      <w:r w:rsidR="00EB023E">
        <w:rPr>
          <w:rFonts w:cs="Arial"/>
          <w:lang w:val="en-GB"/>
        </w:rPr>
        <w:t>TTSuVs</w:t>
      </w:r>
      <w:proofErr w:type="spellEnd"/>
      <w:r w:rsidR="00EB023E">
        <w:rPr>
          <w:rFonts w:cs="Arial"/>
          <w:lang w:val="en-GB"/>
        </w:rPr>
        <w:t xml:space="preserve"> from porcine hosts </w:t>
      </w:r>
      <w:r w:rsidRPr="00720A83">
        <w:rPr>
          <w:rFonts w:cs="Arial"/>
          <w:lang w:val="en-GB"/>
        </w:rPr>
        <w:t xml:space="preserve">during </w:t>
      </w:r>
      <w:r w:rsidR="00EB023E">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w:t>
      </w:r>
      <w:r w:rsidR="00EB023E">
        <w:rPr>
          <w:rFonts w:cs="Arial"/>
          <w:lang w:val="en-GB"/>
        </w:rPr>
        <w:t xml:space="preserve"> have</w:t>
      </w:r>
      <w:r w:rsidRPr="00720A83">
        <w:rPr>
          <w:rFonts w:cs="Arial"/>
          <w:lang w:val="en-GB"/>
        </w:rPr>
        <w:t xml:space="preserve"> provide</w:t>
      </w:r>
      <w:r w:rsidR="00EB023E">
        <w:rPr>
          <w:rFonts w:cs="Arial"/>
          <w:lang w:val="en-GB"/>
        </w:rPr>
        <w:t>d</w:t>
      </w:r>
      <w:r w:rsidRPr="00720A83">
        <w:rPr>
          <w:rFonts w:cs="Arial"/>
          <w:lang w:val="en-GB"/>
        </w:rPr>
        <w:t xml:space="preserv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1D3DDC">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8]","plainTextFormattedCitation":"[38]","previouslyFormattedCitation":"[38]"},"properties":{"noteIndex":0},"schema":"https://github.com/citation-style-language/schema/raw/master/csl-citation.json"}</w:instrText>
      </w:r>
      <w:r w:rsidRPr="00720A83">
        <w:rPr>
          <w:rFonts w:cs="Arial"/>
          <w:lang w:val="en-GB"/>
        </w:rPr>
        <w:fldChar w:fldCharType="separate"/>
      </w:r>
      <w:r w:rsidR="00813FC2" w:rsidRPr="00813FC2">
        <w:rPr>
          <w:rFonts w:cs="Arial"/>
          <w:noProof/>
          <w:lang w:val="en-GB"/>
        </w:rPr>
        <w:t>[38]</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lastRenderedPageBreak/>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16" w:name="_Toc63946537"/>
      <w:r w:rsidRPr="00720A83">
        <w:rPr>
          <w:lang w:val="en-GB"/>
        </w:rPr>
        <w:t>Vertical transmission</w:t>
      </w:r>
      <w:bookmarkEnd w:id="16"/>
    </w:p>
    <w:p w14:paraId="422C2EBB" w14:textId="64072CBD"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8F741C">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2]","plainTextFormattedCitation":"[112]","previouslyFormattedCitation":"[112]"},"properties":{"noteIndex":0},"schema":"https://github.com/citation-style-language/schema/raw/master/csl-citation.json"}</w:instrText>
      </w:r>
      <w:r w:rsidR="00FD520B" w:rsidRPr="00720A83">
        <w:rPr>
          <w:rFonts w:cs="Arial"/>
          <w:lang w:val="en-GB"/>
        </w:rPr>
        <w:fldChar w:fldCharType="separate"/>
      </w:r>
      <w:r w:rsidR="00174CBC" w:rsidRPr="00174CBC">
        <w:rPr>
          <w:rFonts w:cs="Arial"/>
          <w:noProof/>
          <w:lang w:val="en-GB"/>
        </w:rPr>
        <w:t>[112]</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8F741C">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13]","plainTextFormattedCitation":"[113]","previouslyFormattedCitation":"[113]"},"properties":{"noteIndex":0},"schema":"https://github.com/citation-style-language/schema/raw/master/csl-citation.json"}</w:instrText>
      </w:r>
      <w:r w:rsidR="00FD520B" w:rsidRPr="00720A83">
        <w:rPr>
          <w:rFonts w:cs="Arial"/>
          <w:lang w:val="en-GB"/>
        </w:rPr>
        <w:fldChar w:fldCharType="separate"/>
      </w:r>
      <w:r w:rsidR="00174CBC" w:rsidRPr="00174CBC">
        <w:rPr>
          <w:rFonts w:cs="Arial"/>
          <w:noProof/>
          <w:lang w:val="en-GB"/>
        </w:rPr>
        <w:t>[113]</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r w:rsidR="005C0165" w:rsidRPr="00720A83">
        <w:rPr>
          <w:rFonts w:cs="Arial"/>
          <w:lang w:val="en-GB"/>
        </w:rPr>
        <w:t>polymerase chain reaction (PCR)</w:t>
      </w:r>
      <w:r w:rsidR="00BF3A12" w:rsidRPr="00720A83">
        <w:rPr>
          <w:rFonts w:cs="Arial"/>
          <w:lang w:val="en-GB"/>
        </w:rPr>
        <w:t xml:space="preserve"> followed by agarose gel electrophoresis to test </w:t>
      </w:r>
      <w:r w:rsidR="00FA271E" w:rsidRPr="00720A83">
        <w:rPr>
          <w:rFonts w:cs="Arial"/>
          <w:lang w:val="en-GB"/>
        </w:rPr>
        <w:t xml:space="preserve">the fluid samples. PCR amplicons were also sequenced via Sanger sequencing to rule out non-specific amplification. </w:t>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w:t>
      </w:r>
      <w:r w:rsidRPr="00720A83">
        <w:rPr>
          <w:rFonts w:cs="Arial"/>
          <w:lang w:val="en-GB"/>
        </w:rPr>
        <w:lastRenderedPageBreak/>
        <w:t xml:space="preserve">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8F741C">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14]","plainTextFormattedCitation":"[114]","previouslyFormattedCitation":"[114]"},"properties":{"noteIndex":0},"schema":"https://github.com/citation-style-language/schema/raw/master/csl-citation.json"}</w:instrText>
      </w:r>
      <w:r w:rsidR="00261537" w:rsidRPr="00720A83">
        <w:rPr>
          <w:rFonts w:cs="Arial"/>
          <w:lang w:val="en-GB"/>
        </w:rPr>
        <w:fldChar w:fldCharType="separate"/>
      </w:r>
      <w:r w:rsidR="00174CBC" w:rsidRPr="00174CBC">
        <w:rPr>
          <w:rFonts w:cs="Arial"/>
          <w:noProof/>
          <w:lang w:val="en-GB"/>
        </w:rPr>
        <w:t>[114]</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w:t>
      </w:r>
      <w:commentRangeStart w:id="17"/>
      <w:r w:rsidR="00261537" w:rsidRPr="00720A83">
        <w:rPr>
          <w:rFonts w:cs="Arial"/>
          <w:lang w:val="en-GB"/>
        </w:rPr>
        <w:t>quantitative PCR (qPCR)</w:t>
      </w:r>
      <w:r w:rsidR="000F7126" w:rsidRPr="00720A83">
        <w:rPr>
          <w:rFonts w:cs="Arial"/>
          <w:lang w:val="en-GB"/>
        </w:rPr>
        <w:t xml:space="preserve"> assay</w:t>
      </w:r>
      <w:r w:rsidR="00261537" w:rsidRPr="00720A83">
        <w:rPr>
          <w:rFonts w:cs="Arial"/>
          <w:lang w:val="en-GB"/>
        </w:rPr>
        <w:t xml:space="preserve"> </w:t>
      </w:r>
      <w:commentRangeEnd w:id="17"/>
      <w:r w:rsidR="0086242B">
        <w:rPr>
          <w:rStyle w:val="CommentReference"/>
        </w:rPr>
        <w:commentReference w:id="17"/>
      </w:r>
      <w:r w:rsidR="00261537" w:rsidRPr="00720A83">
        <w:rPr>
          <w:rFonts w:cs="Arial"/>
          <w:lang w:val="en-GB"/>
        </w:rPr>
        <w:t xml:space="preserve">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8F741C">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2]","plainTextFormattedCitation":"[112]","previouslyFormattedCitation":"[112]"},"properties":{"noteIndex":0},"schema":"https://github.com/citation-style-language/schema/raw/master/csl-citation.json"}</w:instrText>
      </w:r>
      <w:r w:rsidR="002926E5" w:rsidRPr="00720A83">
        <w:rPr>
          <w:rFonts w:cs="Arial"/>
          <w:lang w:val="en-GB"/>
        </w:rPr>
        <w:fldChar w:fldCharType="separate"/>
      </w:r>
      <w:r w:rsidR="00174CBC" w:rsidRPr="00174CBC">
        <w:rPr>
          <w:rFonts w:cs="Arial"/>
          <w:noProof/>
          <w:lang w:val="en-GB"/>
        </w:rPr>
        <w:t>[112]</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0844E396"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8F741C">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15]","plainTextFormattedCitation":"[115]","previouslyFormattedCitation":"[115]"},"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5]</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8F741C">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16]","plainTextFormattedCitation":"[116]","previouslyFormattedCitation":"[116]"},"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6]</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w:t>
      </w:r>
      <w:proofErr w:type="gramStart"/>
      <w:r w:rsidR="00260175" w:rsidRPr="00720A83">
        <w:rPr>
          <w:rFonts w:cs="Arial"/>
          <w:lang w:val="en-GB"/>
        </w:rPr>
        <w:t>cross-contaminated</w:t>
      </w:r>
      <w:proofErr w:type="gramEnd"/>
      <w:r w:rsidR="00260175" w:rsidRPr="00720A83">
        <w:rPr>
          <w:rFonts w:cs="Arial"/>
          <w:lang w:val="en-GB"/>
        </w:rPr>
        <w:t xml:space="preserve">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8F741C">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17]","plainTextFormattedCitation":"[117]","previouslyFormattedCitation":"[117]"},"properties":{"noteIndex":0},"schema":"https://github.com/citation-style-language/schema/raw/master/csl-citation.json"}</w:instrText>
      </w:r>
      <w:r w:rsidR="00D70ABF" w:rsidRPr="00720A83">
        <w:rPr>
          <w:rFonts w:cs="Arial"/>
          <w:lang w:val="en-GB"/>
        </w:rPr>
        <w:fldChar w:fldCharType="separate"/>
      </w:r>
      <w:r w:rsidR="00174CBC" w:rsidRPr="00174CBC">
        <w:rPr>
          <w:rFonts w:cs="Arial"/>
          <w:noProof/>
          <w:lang w:val="en-GB"/>
        </w:rPr>
        <w:t>[117]</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ED3B11" w:rsidRPr="00720A83">
        <w:rPr>
          <w:rFonts w:cs="Arial"/>
          <w:lang w:val="en-GB"/>
        </w:rPr>
        <w:t xml:space="preserve">Collectively, the studies discussed above provide substantial evidence for vertical transmission of anelloviruses. </w:t>
      </w:r>
    </w:p>
    <w:p w14:paraId="53280141" w14:textId="0EFB44DF" w:rsidR="007501F4" w:rsidRPr="00720A83" w:rsidRDefault="00275C3E" w:rsidP="007501F4">
      <w:pPr>
        <w:pStyle w:val="Heading1"/>
        <w:rPr>
          <w:lang w:val="en-GB"/>
        </w:rPr>
      </w:pPr>
      <w:bookmarkStart w:id="18" w:name="_Toc63946538"/>
      <w:r>
        <w:rPr>
          <w:lang w:val="en-GB"/>
        </w:rPr>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18"/>
    </w:p>
    <w:p w14:paraId="0D40DDEA" w14:textId="798229FF" w:rsidR="00CE02B2" w:rsidRPr="00720A83" w:rsidRDefault="006C2378" w:rsidP="002C0CC2">
      <w:pPr>
        <w:pStyle w:val="Heading2"/>
        <w:rPr>
          <w:rFonts w:cs="Arial"/>
          <w:lang w:val="en-GB"/>
        </w:rPr>
      </w:pPr>
      <w:bookmarkStart w:id="19" w:name="_Toc63946539"/>
      <w:r>
        <w:rPr>
          <w:lang w:val="en-GB"/>
        </w:rPr>
        <w:t>A</w:t>
      </w:r>
      <w:r w:rsidR="004874EF" w:rsidRPr="00720A83">
        <w:rPr>
          <w:lang w:val="en-GB"/>
        </w:rPr>
        <w:t>nelloviruses are everywhere</w:t>
      </w:r>
      <w:r w:rsidR="00F95BF4" w:rsidRPr="00720A83">
        <w:rPr>
          <w:lang w:val="en-GB"/>
        </w:rPr>
        <w:t xml:space="preserve"> (485)</w:t>
      </w:r>
      <w:bookmarkEnd w:id="19"/>
    </w:p>
    <w:p w14:paraId="4456A094" w14:textId="0B0AED3A" w:rsidR="006C2378" w:rsidRDefault="00C57412" w:rsidP="006C2378">
      <w:pPr>
        <w:pStyle w:val="NoSpacing"/>
        <w:spacing w:line="360" w:lineRule="auto"/>
        <w:rPr>
          <w:rFonts w:cs="Arial"/>
          <w:lang w:val="en-GB"/>
        </w:rPr>
      </w:pPr>
      <w:r w:rsidRPr="00720A83">
        <w:rPr>
          <w:rFonts w:cs="Arial"/>
          <w:lang w:val="en-GB"/>
        </w:rPr>
        <w:t xml:space="preserve">After the discovery of TTV, the first anellovirus, in 1997 </w:t>
      </w:r>
      <w:r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7]</w:t>
      </w:r>
      <w:r w:rsidRPr="00720A83">
        <w:rPr>
          <w:rFonts w:cs="Arial"/>
          <w:lang w:val="en-GB"/>
        </w:rPr>
        <w:fldChar w:fldCharType="end"/>
      </w:r>
      <w:r w:rsidRPr="00720A83">
        <w:rPr>
          <w:rFonts w:cs="Arial"/>
          <w:lang w:val="en-GB"/>
        </w:rPr>
        <w:t xml:space="preserve">, multiple studies have </w:t>
      </w:r>
      <w:r w:rsidR="00567849" w:rsidRPr="00720A83">
        <w:rPr>
          <w:rFonts w:cs="Arial"/>
          <w:lang w:val="en-GB"/>
        </w:rPr>
        <w:t>detected</w:t>
      </w:r>
      <w:r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Pr="00720A83">
        <w:rPr>
          <w:rFonts w:cs="Arial"/>
          <w:lang w:val="en-GB"/>
        </w:rPr>
        <w:t xml:space="preserve">in humans and animals, including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primates, </w:t>
      </w:r>
      <w:r w:rsidR="00AA1215">
        <w:rPr>
          <w:rFonts w:cs="Arial"/>
          <w:lang w:val="en-GB"/>
        </w:rPr>
        <w:t>birds</w:t>
      </w:r>
      <w:r w:rsidRPr="00720A83">
        <w:rPr>
          <w:rFonts w:cs="Arial"/>
          <w:lang w:val="en-GB"/>
        </w:rPr>
        <w:t xml:space="preserve">, marine mammals </w:t>
      </w:r>
      <w:r w:rsidRPr="00720A83">
        <w:rPr>
          <w:rFonts w:cs="Arial"/>
          <w:lang w:val="en-GB"/>
        </w:rPr>
        <w:fldChar w:fldCharType="begin" w:fldLock="1"/>
      </w:r>
      <w:r w:rsidR="008F741C">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81,118,119]","plainTextFormattedCitation":"[81,118,119]","previouslyFormattedCitation":"[81,118,119]"},"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81,118,119]</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other wild or domesticated animals </w:t>
      </w:r>
      <w:r w:rsidRPr="00720A83">
        <w:rPr>
          <w:rFonts w:cs="Arial"/>
          <w:lang w:val="en-GB"/>
        </w:rPr>
        <w:lastRenderedPageBreak/>
        <w:fldChar w:fldCharType="begin" w:fldLock="1"/>
      </w:r>
      <w:r w:rsidR="008F741C">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38,120–123]","plainTextFormattedCitation":"[38,120–123]","previouslyFormattedCitation":"[38,120–123]"},"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38,120–123]</w:t>
      </w:r>
      <w:r w:rsidRPr="00720A83">
        <w:rPr>
          <w:rFonts w:cs="Arial"/>
          <w:lang w:val="en-GB"/>
        </w:rPr>
        <w:fldChar w:fldCharType="end"/>
      </w:r>
      <w:r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35C1121C"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8F741C">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0]","plainTextFormattedCitation":"[120]","previouslyFormattedCitation":"[120]"},"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20]</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8F741C">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1]","plainTextFormattedCitation":"[121]","previouslyFormattedCitation":"[121]"},"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21]</w:t>
      </w:r>
      <w:r w:rsidRPr="00720A83">
        <w:rPr>
          <w:rFonts w:cs="Arial"/>
          <w:lang w:val="en-GB"/>
        </w:rPr>
        <w:fldChar w:fldCharType="end"/>
      </w:r>
      <w:r w:rsidRPr="00720A83">
        <w:rPr>
          <w:rFonts w:cs="Arial"/>
          <w:lang w:val="en-GB"/>
        </w:rPr>
        <w:t xml:space="preserve">.  The latter category refers to studies that do not employ sequence-specific primers but perform metagenomic sequencing, followed by </w:t>
      </w:r>
      <w:r w:rsidRPr="00720A83">
        <w:rPr>
          <w:rFonts w:cs="Arial"/>
          <w:i/>
          <w:iCs/>
          <w:lang w:val="en-GB"/>
        </w:rPr>
        <w:t>de novo</w:t>
      </w:r>
      <w:r w:rsidRPr="00720A83">
        <w:rPr>
          <w:rFonts w:cs="Arial"/>
          <w:lang w:val="en-GB"/>
        </w:rPr>
        <w:t xml:space="preserve"> assembly (</w:t>
      </w:r>
      <w:r w:rsidRPr="00720A83">
        <w:rPr>
          <w:rFonts w:cs="Arial"/>
          <w:i/>
          <w:iCs/>
          <w:lang w:val="en-GB"/>
        </w:rPr>
        <w:t>i.e.</w:t>
      </w:r>
      <w:r w:rsidRPr="00720A83">
        <w:rPr>
          <w:rFonts w:cs="Arial"/>
          <w:lang w:val="en-GB"/>
        </w:rPr>
        <w:t xml:space="preserve"> assembly without a reference genome) of sequencing reads. For example, studies have employed this approach for samples obtained from mosquitos </w:t>
      </w:r>
      <w:r w:rsidRPr="00720A83">
        <w:rPr>
          <w:rFonts w:cs="Arial"/>
          <w:lang w:val="en-GB"/>
        </w:rPr>
        <w:fldChar w:fldCharType="begin" w:fldLock="1"/>
      </w:r>
      <w:r w:rsidR="008F741C">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0,111,118]","plainTextFormattedCitation":"[110,111,118]","previouslyFormattedCitation":"[110,111,118]"},"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0,111,118]</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8F741C">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24]","plainTextFormattedCitation":"[3,124]","previouslyFormattedCitation":"[3,124]"},"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3,124]</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8F741C">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19,125]","plainTextFormattedCitation":"[119,125]","previouslyFormattedCitation":"[119,125]"},"properties":{"noteIndex":0},"schema":"https://github.com/citation-style-language/schema/raw/master/csl-citation.json"}</w:instrText>
      </w:r>
      <w:r w:rsidRPr="00720A83">
        <w:rPr>
          <w:rFonts w:cs="Arial"/>
          <w:lang w:val="en-GB"/>
        </w:rPr>
        <w:fldChar w:fldCharType="separate"/>
      </w:r>
      <w:r w:rsidR="00174CBC" w:rsidRPr="00174CBC">
        <w:rPr>
          <w:rFonts w:cs="Arial"/>
          <w:noProof/>
          <w:lang w:val="en-GB"/>
        </w:rPr>
        <w:t>[119,125]</w:t>
      </w:r>
      <w:r w:rsidRPr="00720A83">
        <w:rPr>
          <w:rFonts w:cs="Arial"/>
          <w:lang w:val="en-GB"/>
        </w:rPr>
        <w:fldChar w:fldCharType="end"/>
      </w:r>
      <w:r w:rsidRPr="00720A83">
        <w:rPr>
          <w:rFonts w:cs="Arial"/>
          <w:lang w:val="en-GB"/>
        </w:rPr>
        <w:t xml:space="preserve">. To explore the host range and biodiversity of 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w:t>
      </w:r>
      <w:r w:rsidRPr="00720A83">
        <w:rPr>
          <w:rFonts w:cs="Arial"/>
          <w:lang w:val="en-GB"/>
        </w:rPr>
        <w:lastRenderedPageBreak/>
        <w:t xml:space="preserve">entails that while the 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7A893847" w:rsidR="004874EF" w:rsidRPr="00720A83" w:rsidRDefault="00480695" w:rsidP="004874EF">
      <w:pPr>
        <w:pStyle w:val="NoSpacing"/>
        <w:spacing w:line="360" w:lineRule="auto"/>
        <w:rPr>
          <w:rFonts w:cs="Arial"/>
          <w:lang w:val="en-GB"/>
        </w:rPr>
      </w:pPr>
      <w:r>
        <w:rPr>
          <w:b/>
          <w:bCs/>
          <w:noProof/>
          <w:sz w:val="20"/>
          <w:szCs w:val="18"/>
          <w:lang w:val="en-GB"/>
        </w:rPr>
        <w:drawing>
          <wp:inline distT="0" distB="0" distL="0" distR="0" wp14:anchorId="3ABA21E0" wp14:editId="4E33CADD">
            <wp:extent cx="5549705" cy="61219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2004" cy="6146547"/>
                    </a:xfrm>
                    <a:prstGeom prst="rect">
                      <a:avLst/>
                    </a:prstGeom>
                    <a:noFill/>
                    <a:ln>
                      <a:noFill/>
                    </a:ln>
                  </pic:spPr>
                </pic:pic>
              </a:graphicData>
            </a:graphic>
          </wp:inline>
        </w:drawing>
      </w:r>
    </w:p>
    <w:p w14:paraId="1AA5FEF4" w14:textId="6AE2DE0F"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lastRenderedPageBreak/>
        <w:fldChar w:fldCharType="begin" w:fldLock="1"/>
      </w:r>
      <w:r w:rsidR="008F741C">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26]","plainTextFormattedCitation":"[126]","previouslyFormattedCitation":"[126]"},"properties":{"noteIndex":0},"schema":"https://github.com/citation-style-language/schema/raw/master/csl-citation.json"}</w:instrText>
      </w:r>
      <w:r w:rsidRPr="00720A83">
        <w:rPr>
          <w:noProof/>
          <w:sz w:val="20"/>
          <w:szCs w:val="18"/>
          <w:lang w:val="en-GB"/>
        </w:rPr>
        <w:fldChar w:fldCharType="separate"/>
      </w:r>
      <w:r w:rsidR="00174CBC" w:rsidRPr="00174CBC">
        <w:rPr>
          <w:noProof/>
          <w:sz w:val="20"/>
          <w:szCs w:val="18"/>
          <w:lang w:val="en-GB"/>
        </w:rPr>
        <w:t>[126]</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20" w:name="_Toc63946540"/>
      <w:r>
        <w:rPr>
          <w:lang w:val="en-GB"/>
        </w:rPr>
        <w:t>Evidence for c</w:t>
      </w:r>
      <w:r w:rsidR="00612636">
        <w:rPr>
          <w:lang w:val="en-GB"/>
        </w:rPr>
        <w:t>ross-species transmission</w:t>
      </w:r>
      <w:bookmarkEnd w:id="20"/>
    </w:p>
    <w:p w14:paraId="1E9B0111" w14:textId="7D554430"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8F741C">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1]","plainTextFormattedCitation":"[121]","previouslyFormattedCitation":"[121]"},"properties":{"noteIndex":0},"schema":"https://github.com/citation-style-language/schema/raw/master/csl-citation.json"}</w:instrText>
      </w:r>
      <w:r w:rsidR="00797510" w:rsidRPr="00720A83">
        <w:rPr>
          <w:lang w:val="en-GB"/>
        </w:rPr>
        <w:fldChar w:fldCharType="separate"/>
      </w:r>
      <w:r w:rsidR="00174CBC" w:rsidRPr="00174CBC">
        <w:rPr>
          <w:noProof/>
          <w:lang w:val="en-GB"/>
        </w:rPr>
        <w:t>[121]</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8F741C">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4]","plainTextFormattedCitation":"[124]","previouslyFormattedCitation":"[124]"},"properties":{"noteIndex":0},"schema":"https://github.com/citation-style-language/schema/raw/master/csl-citation.json"}</w:instrText>
      </w:r>
      <w:r w:rsidR="001831F9" w:rsidRPr="00720A83">
        <w:rPr>
          <w:lang w:val="en-GB"/>
        </w:rPr>
        <w:fldChar w:fldCharType="separate"/>
      </w:r>
      <w:r w:rsidR="00174CBC" w:rsidRPr="00174CBC">
        <w:rPr>
          <w:noProof/>
          <w:lang w:val="en-GB"/>
        </w:rPr>
        <w:t>[124]</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1D3DDC">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8]","plainTextFormattedCitation":"[38]","previouslyFormattedCitation":"[38]"},"properties":{"noteIndex":0},"schema":"https://github.com/citation-style-language/schema/raw/master/csl-citation.json"}</w:instrText>
      </w:r>
      <w:r w:rsidR="00BE4486" w:rsidRPr="00720A83">
        <w:rPr>
          <w:lang w:val="en-GB"/>
        </w:rPr>
        <w:fldChar w:fldCharType="separate"/>
      </w:r>
      <w:r w:rsidR="00813FC2" w:rsidRPr="00813FC2">
        <w:rPr>
          <w:noProof/>
          <w:lang w:val="en-GB"/>
        </w:rPr>
        <w:t>[38]</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1D3DDC">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8]","plainTextFormattedCitation":"[38]","previouslyFormattedCitation":"[38]"},"properties":{"noteIndex":0},"schema":"https://github.com/citation-style-language/schema/raw/master/csl-citation.json"}</w:instrText>
      </w:r>
      <w:r w:rsidR="00BE4486" w:rsidRPr="00720A83">
        <w:rPr>
          <w:lang w:val="en-GB"/>
        </w:rPr>
        <w:fldChar w:fldCharType="separate"/>
      </w:r>
      <w:r w:rsidR="00813FC2" w:rsidRPr="00813FC2">
        <w:rPr>
          <w:noProof/>
          <w:lang w:val="en-GB"/>
        </w:rPr>
        <w:t>[38]</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C50614">
        <w:rPr>
          <w:highlight w:val="yellow"/>
          <w:lang w:val="en-GB"/>
        </w:rPr>
        <w:t>high bootstrap support</w:t>
      </w:r>
      <w:r w:rsidR="0054005A">
        <w:rPr>
          <w:rStyle w:val="FootnoteReference"/>
          <w:highlight w:val="yellow"/>
          <w:lang w:val="en-GB"/>
        </w:rPr>
        <w:footnoteReference w:id="1"/>
      </w:r>
      <w:r w:rsidR="00C740A5" w:rsidRPr="00720A83">
        <w:rPr>
          <w:lang w:val="en-GB"/>
        </w:rPr>
        <w:t xml:space="preserve"> 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w:t>
      </w:r>
      <w:r w:rsidR="004750C9">
        <w:rPr>
          <w:lang w:val="en-GB"/>
        </w:rPr>
        <w:lastRenderedPageBreak/>
        <w:t xml:space="preserve">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8F741C">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27,128]","plainTextFormattedCitation":"[127,128]","previouslyFormattedCitation":"[127,128]"},"properties":{"noteIndex":0},"schema":"https://github.com/citation-style-language/schema/raw/master/csl-citation.json"}</w:instrText>
      </w:r>
      <w:r w:rsidR="004750C9">
        <w:rPr>
          <w:lang w:val="en-GB"/>
        </w:rPr>
        <w:fldChar w:fldCharType="separate"/>
      </w:r>
      <w:r w:rsidR="00174CBC" w:rsidRPr="00174CBC">
        <w:rPr>
          <w:noProof/>
          <w:lang w:val="en-GB"/>
        </w:rPr>
        <w:t>[127,128]</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1D5AAA72"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8F741C">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29]","plainTextFormattedCitation":"[129]","previouslyFormattedCitation":"[129]"},"properties":{"noteIndex":0},"schema":"https://github.com/citation-style-language/schema/raw/master/csl-citation.json"}</w:instrText>
      </w:r>
      <w:r w:rsidR="00CC31B4">
        <w:rPr>
          <w:lang w:val="en-GB"/>
        </w:rPr>
        <w:fldChar w:fldCharType="separate"/>
      </w:r>
      <w:r w:rsidR="00174CBC" w:rsidRPr="00174CBC">
        <w:rPr>
          <w:noProof/>
          <w:lang w:val="en-GB"/>
        </w:rPr>
        <w:t>[129]</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8F741C">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0]","plainTextFormattedCitation":"[130]","previouslyFormattedCitation":"[130]"},"properties":{"noteIndex":0},"schema":"https://github.com/citation-style-language/schema/raw/master/csl-citation.json"}</w:instrText>
      </w:r>
      <w:r w:rsidR="00263AA5">
        <w:rPr>
          <w:lang w:val="en-GB"/>
        </w:rPr>
        <w:fldChar w:fldCharType="separate"/>
      </w:r>
      <w:r w:rsidR="00174CBC" w:rsidRPr="00174CBC">
        <w:rPr>
          <w:noProof/>
          <w:lang w:val="en-GB"/>
        </w:rPr>
        <w:t>[130]</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8F741C">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1]","plainTextFormattedCitation":"[131]","previouslyFormattedCitation":"[131]"},"properties":{"noteIndex":0},"schema":"https://github.com/citation-style-language/schema/raw/master/csl-citation.json"}</w:instrText>
      </w:r>
      <w:r w:rsidR="00263AA5">
        <w:rPr>
          <w:lang w:val="en-GB"/>
        </w:rPr>
        <w:fldChar w:fldCharType="separate"/>
      </w:r>
      <w:r w:rsidR="00174CBC" w:rsidRPr="00174CBC">
        <w:rPr>
          <w:noProof/>
          <w:lang w:val="en-GB"/>
        </w:rPr>
        <w:t>[131]</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8F741C">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32,133]","plainTextFormattedCitation":"[132,133]","previouslyFormattedCitation":"[132,133]"},"properties":{"noteIndex":0},"schema":"https://github.com/citation-style-language/schema/raw/master/csl-citation.json"}</w:instrText>
      </w:r>
      <w:r w:rsidR="00263AA5">
        <w:rPr>
          <w:lang w:val="en-GB"/>
        </w:rPr>
        <w:fldChar w:fldCharType="separate"/>
      </w:r>
      <w:r w:rsidR="00174CBC" w:rsidRPr="00174CBC">
        <w:rPr>
          <w:noProof/>
          <w:lang w:val="en-GB"/>
        </w:rPr>
        <w:t>[132,133]</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52F2006C"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8F741C">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0]","plainTextFormattedCitation":"[130]","previouslyFormattedCitation":"[130]"},"properties":{"noteIndex":0},"schema":"https://github.com/citation-style-language/schema/raw/master/csl-citation.json"}</w:instrText>
      </w:r>
      <w:r w:rsidR="00D1783E">
        <w:rPr>
          <w:lang w:val="en-GB"/>
        </w:rPr>
        <w:fldChar w:fldCharType="separate"/>
      </w:r>
      <w:r w:rsidR="00174CBC" w:rsidRPr="00174CBC">
        <w:rPr>
          <w:noProof/>
          <w:lang w:val="en-GB"/>
        </w:rPr>
        <w:t>[130]</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D1783E">
        <w:rPr>
          <w:lang w:val="en-GB"/>
        </w:rPr>
        <w:t xml:space="preserve"> </w:t>
      </w:r>
      <w:r w:rsidR="00A7014C">
        <w:rPr>
          <w:lang w:val="en-GB"/>
        </w:rPr>
        <w:t>uptake of PCV-</w:t>
      </w:r>
      <w:r w:rsidR="00A7014C">
        <w:rPr>
          <w:lang w:val="en-GB"/>
        </w:rPr>
        <w:lastRenderedPageBreak/>
        <w:t xml:space="preserve">derived N-terminal sequences </w:t>
      </w:r>
      <w:r w:rsidR="00A7014C">
        <w:rPr>
          <w:lang w:val="en-GB"/>
        </w:rPr>
        <w:fldChar w:fldCharType="begin" w:fldLock="1"/>
      </w:r>
      <w:r w:rsidR="008F741C">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1]","plainTextFormattedCitation":"[131]","previouslyFormattedCitation":"[131]"},"properties":{"noteIndex":0},"schema":"https://github.com/citation-style-language/schema/raw/master/csl-citation.json"}</w:instrText>
      </w:r>
      <w:r w:rsidR="00A7014C">
        <w:rPr>
          <w:lang w:val="en-GB"/>
        </w:rPr>
        <w:fldChar w:fldCharType="separate"/>
      </w:r>
      <w:r w:rsidR="00174CBC" w:rsidRPr="00174CBC">
        <w:rPr>
          <w:noProof/>
          <w:lang w:val="en-GB"/>
        </w:rPr>
        <w:t>[131]</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8F741C">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34]","plainTextFormattedCitation":"[134]","previouslyFormattedCitation":"[134]"},"properties":{"noteIndex":0},"schema":"https://github.com/citation-style-language/schema/raw/master/csl-citation.json"}</w:instrText>
      </w:r>
      <w:r w:rsidR="00A9579A">
        <w:rPr>
          <w:lang w:val="en-GB"/>
        </w:rPr>
        <w:fldChar w:fldCharType="separate"/>
      </w:r>
      <w:r w:rsidR="00174CBC" w:rsidRPr="00174CBC">
        <w:rPr>
          <w:noProof/>
          <w:lang w:val="en-GB"/>
        </w:rPr>
        <w:t>[134]</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8F741C">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35]","plainTextFormattedCitation":"[135]","previouslyFormattedCitation":"[135]"},"properties":{"noteIndex":0},"schema":"https://github.com/citation-style-language/schema/raw/master/csl-citation.json"}</w:instrText>
      </w:r>
      <w:r w:rsidR="00A7014C">
        <w:rPr>
          <w:lang w:val="en-GB"/>
        </w:rPr>
        <w:fldChar w:fldCharType="separate"/>
      </w:r>
      <w:r w:rsidR="00174CBC" w:rsidRPr="00174CBC">
        <w:rPr>
          <w:noProof/>
          <w:lang w:val="en-GB"/>
        </w:rPr>
        <w:t>[135]</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8F741C">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36]","plainTextFormattedCitation":"[136]","previouslyFormattedCitation":"[136]"},"properties":{"noteIndex":0},"schema":"https://github.com/citation-style-language/schema/raw/master/csl-citation.json"}</w:instrText>
      </w:r>
      <w:r w:rsidR="00C81D20">
        <w:rPr>
          <w:lang w:val="en-GB"/>
        </w:rPr>
        <w:fldChar w:fldCharType="separate"/>
      </w:r>
      <w:r w:rsidR="00174CBC" w:rsidRPr="00174CBC">
        <w:rPr>
          <w:noProof/>
          <w:lang w:val="en-GB"/>
        </w:rPr>
        <w:t>[136]</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2557E0D4"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008E1F0B" w:rsidRPr="00313D67">
        <w:rPr>
          <w:noProof/>
          <w:sz w:val="20"/>
          <w:szCs w:val="18"/>
          <w:lang w:val="en-GB"/>
        </w:rPr>
        <w:fldChar w:fldCharType="separate"/>
      </w:r>
      <w:r w:rsidR="00497EAE" w:rsidRPr="00497EAE">
        <w:rPr>
          <w:noProof/>
          <w:sz w:val="20"/>
          <w:szCs w:val="18"/>
          <w:lang w:val="en-GB"/>
        </w:rPr>
        <w:t>[21]</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21" w:name="_Toc63946541"/>
      <w:r>
        <w:rPr>
          <w:lang w:val="en-GB"/>
        </w:rPr>
        <w:t>The risk</w:t>
      </w:r>
      <w:r w:rsidR="009126EA">
        <w:rPr>
          <w:lang w:val="en-GB"/>
        </w:rPr>
        <w:t xml:space="preserve"> of zoonos</w:t>
      </w:r>
      <w:r w:rsidR="0074755E">
        <w:rPr>
          <w:lang w:val="en-GB"/>
        </w:rPr>
        <w:t>es</w:t>
      </w:r>
      <w:bookmarkEnd w:id="21"/>
    </w:p>
    <w:p w14:paraId="33ADB756" w14:textId="48326A2B"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w:t>
      </w:r>
      <w:r>
        <w:rPr>
          <w:rFonts w:cs="Arial"/>
          <w:lang w:val="en-GB"/>
        </w:rPr>
        <w:lastRenderedPageBreak/>
        <w:t xml:space="preserve">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8F741C">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37]","plainTextFormattedCitation":"[137]","previouslyFormattedCitation":"[137]"},"properties":{"noteIndex":0},"schema":"https://github.com/citation-style-language/schema/raw/master/csl-citation.json"}</w:instrText>
      </w:r>
      <w:r>
        <w:rPr>
          <w:rFonts w:cs="Arial"/>
          <w:lang w:val="en-GB"/>
        </w:rPr>
        <w:fldChar w:fldCharType="separate"/>
      </w:r>
      <w:r w:rsidR="00174CBC" w:rsidRPr="00174CBC">
        <w:rPr>
          <w:rFonts w:cs="Arial"/>
          <w:noProof/>
          <w:lang w:val="en-GB"/>
        </w:rPr>
        <w:t>[137]</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8F741C">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8]","plainTextFormattedCitation":"[138]","previouslyFormattedCitation":"[138]"},"properties":{"noteIndex":0},"schema":"https://github.com/citation-style-language/schema/raw/master/csl-citation.json"}</w:instrText>
      </w:r>
      <w:r>
        <w:rPr>
          <w:lang w:val="en-GB"/>
        </w:rPr>
        <w:fldChar w:fldCharType="separate"/>
      </w:r>
      <w:r w:rsidR="00174CBC" w:rsidRPr="00174CBC">
        <w:rPr>
          <w:noProof/>
          <w:lang w:val="en-GB"/>
        </w:rPr>
        <w:t>[138]</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8F741C">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39]","plainTextFormattedCitation":"[139]","previouslyFormattedCitation":"[139]"},"properties":{"noteIndex":0},"schema":"https://github.com/citation-style-language/schema/raw/master/csl-citation.json"}</w:instrText>
      </w:r>
      <w:r w:rsidR="00586FE3">
        <w:rPr>
          <w:lang w:val="en-GB"/>
        </w:rPr>
        <w:fldChar w:fldCharType="separate"/>
      </w:r>
      <w:r w:rsidR="00174CBC" w:rsidRPr="00174CBC">
        <w:rPr>
          <w:noProof/>
          <w:lang w:val="en-GB"/>
        </w:rPr>
        <w:t>[139]</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543EFACF"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8F741C">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0]","plainTextFormattedCitation":"[120]","previouslyFormattedCitation":"[120]"},"properties":{"noteIndex":0},"schema":"https://github.com/citation-style-language/schema/raw/master/csl-citation.json"}</w:instrText>
      </w:r>
      <w:r>
        <w:rPr>
          <w:lang w:val="en-GB"/>
        </w:rPr>
        <w:fldChar w:fldCharType="separate"/>
      </w:r>
      <w:r w:rsidR="00174CBC" w:rsidRPr="00174CBC">
        <w:rPr>
          <w:noProof/>
          <w:lang w:val="en-GB"/>
        </w:rPr>
        <w:t>[120]</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273AE9">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40]","plainTextFormattedCitation":"[140]"},"properties":{"noteIndex":0},"schema":"https://github.com/citation-style-language/schema/raw/master/csl-citation.json"}</w:instrText>
      </w:r>
      <w:r w:rsidR="00273AE9">
        <w:rPr>
          <w:lang w:val="en-GB"/>
        </w:rPr>
        <w:fldChar w:fldCharType="separate"/>
      </w:r>
      <w:r w:rsidR="00273AE9" w:rsidRPr="00273AE9">
        <w:rPr>
          <w:noProof/>
          <w:lang w:val="en-GB"/>
        </w:rPr>
        <w:t>[140]</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273AE9">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41]","plainTextFormattedCitation":"[141]","previouslyFormattedCitation":"[140]"},"properties":{"noteIndex":0},"schema":"https://github.com/citation-style-language/schema/raw/master/csl-citation.json"}</w:instrText>
      </w:r>
      <w:r w:rsidR="008F741C">
        <w:rPr>
          <w:lang w:val="en-GB"/>
        </w:rPr>
        <w:fldChar w:fldCharType="separate"/>
      </w:r>
      <w:r w:rsidR="00273AE9" w:rsidRPr="00273AE9">
        <w:rPr>
          <w:noProof/>
          <w:lang w:val="en-GB"/>
        </w:rPr>
        <w:t>[141]</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273AE9">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42]","plainTextFormattedCitation":"[142]","previouslyFormattedCitation":"[141]"},"properties":{"noteIndex":0},"schema":"https://github.com/citation-style-language/schema/raw/master/csl-citation.json"}</w:instrText>
      </w:r>
      <w:r w:rsidR="0012706F">
        <w:rPr>
          <w:lang w:val="en-GB"/>
        </w:rPr>
        <w:fldChar w:fldCharType="separate"/>
      </w:r>
      <w:r w:rsidR="00273AE9" w:rsidRPr="00273AE9">
        <w:rPr>
          <w:noProof/>
          <w:lang w:val="en-GB"/>
        </w:rPr>
        <w:t>[142]</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r w:rsidR="003B2902" w:rsidRPr="003B2902">
        <w:rPr>
          <w:highlight w:val="yellow"/>
          <w:lang w:val="en-GB"/>
        </w:rPr>
        <w:t>Warning statement?</w:t>
      </w:r>
    </w:p>
    <w:p w14:paraId="2A148FDB" w14:textId="75FF57FE" w:rsidR="00320FA6" w:rsidRDefault="00320FA6" w:rsidP="00320FA6">
      <w:pPr>
        <w:pStyle w:val="Heading2"/>
        <w:rPr>
          <w:lang w:val="en-GB"/>
        </w:rPr>
      </w:pPr>
      <w:bookmarkStart w:id="22" w:name="_Toc63946542"/>
      <w:r>
        <w:rPr>
          <w:lang w:val="en-GB"/>
        </w:rPr>
        <w:lastRenderedPageBreak/>
        <w:t>Animal reservoirs</w:t>
      </w:r>
      <w:bookmarkEnd w:id="22"/>
    </w:p>
    <w:p w14:paraId="26F73FFD" w14:textId="190108A0" w:rsidR="001B727A" w:rsidRPr="00673F8B"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xml:space="preserve">. Animal reservoirs that co-exist with humans such as livestock, rodents, pigeons, </w:t>
      </w:r>
      <w:proofErr w:type="gramStart"/>
      <w:r>
        <w:rPr>
          <w:rFonts w:cs="Arial"/>
          <w:lang w:val="en-GB"/>
        </w:rPr>
        <w:t>cats</w:t>
      </w:r>
      <w:proofErr w:type="gramEnd"/>
      <w:r>
        <w:rPr>
          <w:rFonts w:cs="Arial"/>
          <w:lang w:val="en-GB"/>
        </w:rPr>
        <w:t xml:space="preserve">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666B4F">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57]","plainTextFormattedCitation":"[157]","previouslyFormattedCitation":"[156]"},"properties":{"noteIndex":0},"schema":"https://github.com/citation-style-language/schema/raw/master/csl-citation.json"}</w:instrText>
      </w:r>
      <w:r w:rsidR="00666B4F" w:rsidRPr="00720A83">
        <w:rPr>
          <w:lang w:val="en-GB"/>
        </w:rPr>
        <w:fldChar w:fldCharType="separate"/>
      </w:r>
      <w:r w:rsidR="00666B4F" w:rsidRPr="00273AE9">
        <w:rPr>
          <w:noProof/>
          <w:lang w:val="en-GB"/>
        </w:rPr>
        <w:t>[157]</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666B4F">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45]","plainTextFormattedCitation":"[145]","previouslyFormattedCitation":"[144]"},"properties":{"noteIndex":0},"schema":"https://github.com/citation-style-language/schema/raw/master/csl-citation.json"}</w:instrText>
      </w:r>
      <w:r w:rsidR="00666B4F" w:rsidRPr="00720A83">
        <w:rPr>
          <w:rFonts w:cs="Arial"/>
          <w:lang w:val="en-GB"/>
        </w:rPr>
        <w:fldChar w:fldCharType="separate"/>
      </w:r>
      <w:r w:rsidR="00666B4F" w:rsidRPr="00273AE9">
        <w:rPr>
          <w:rFonts w:cs="Arial"/>
          <w:noProof/>
          <w:lang w:val="en-GB"/>
        </w:rPr>
        <w:t>[145]</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666B4F">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46]","plainTextFormattedCitation":"[146]","previouslyFormattedCitation":"[145]"},"properties":{"noteIndex":0},"schema":"https://github.com/citation-style-language/schema/raw/master/csl-citation.json"}</w:instrText>
      </w:r>
      <w:r w:rsidR="00666B4F" w:rsidRPr="00720A83">
        <w:rPr>
          <w:rFonts w:cs="Arial"/>
          <w:lang w:val="en-GB"/>
        </w:rPr>
        <w:fldChar w:fldCharType="separate"/>
      </w:r>
      <w:r w:rsidR="00666B4F" w:rsidRPr="00273AE9">
        <w:rPr>
          <w:rFonts w:cs="Arial"/>
          <w:noProof/>
          <w:lang w:val="en-GB"/>
        </w:rPr>
        <w:t>[146]</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8]","plainTextFormattedCitation":"[138]","previouslyFormattedCitation":"[138]"},"properties":{"noteIndex":0},"schema":"https://github.com/citation-style-language/schema/raw/master/csl-citation.json"}</w:instrText>
      </w:r>
      <w:r>
        <w:rPr>
          <w:lang w:val="en-GB"/>
        </w:rPr>
        <w:fldChar w:fldCharType="separate"/>
      </w:r>
      <w:r w:rsidRPr="00174CBC">
        <w:rPr>
          <w:noProof/>
          <w:lang w:val="en-GB"/>
        </w:rPr>
        <w:t>[138]</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561A78">
        <w:rPr>
          <w:rFonts w:cs="Arial"/>
          <w:lang w:val="en-GB"/>
        </w:rPr>
        <w:t>Finally</w:t>
      </w:r>
      <w:r w:rsidR="00AC1EAD">
        <w:rPr>
          <w:rFonts w:cs="Arial"/>
          <w:lang w:val="en-GB"/>
        </w:rPr>
        <w:t xml:space="preserve">, the </w:t>
      </w:r>
      <w:r>
        <w:rPr>
          <w:rFonts w:cs="Arial"/>
          <w:lang w:val="en-GB"/>
        </w:rPr>
        <w:t>biodiversity</w:t>
      </w:r>
      <w:r w:rsidR="00AC1EAD">
        <w:rPr>
          <w:rFonts w:cs="Arial"/>
          <w:lang w:val="en-GB"/>
        </w:rPr>
        <w:t xml:space="preserve"> of anelloviruses</w:t>
      </w:r>
      <w:r>
        <w:rPr>
          <w:rFonts w:cs="Arial"/>
          <w:lang w:val="en-GB"/>
        </w:rPr>
        <w:t xml:space="preserve"> within host species</w:t>
      </w:r>
      <w:r w:rsidR="00561A78">
        <w:rPr>
          <w:rFonts w:cs="Arial"/>
          <w:lang w:val="en-GB"/>
        </w:rPr>
        <w:t xml:space="preserve"> makes it more likely to cause an emerging infectious disease.</w:t>
      </w:r>
      <w:r w:rsidR="00AC1EAD">
        <w:rPr>
          <w:rFonts w:cs="Arial"/>
          <w:lang w:val="en-GB"/>
        </w:rPr>
        <w:t xml:space="preserve"> </w:t>
      </w:r>
      <w:r w:rsidR="00AA4D74" w:rsidRPr="00720A83">
        <w:rPr>
          <w:rFonts w:cs="Arial"/>
          <w:lang w:val="en-GB"/>
        </w:rPr>
        <w:t xml:space="preserve"> A study of 415 viruses found that the number </w:t>
      </w:r>
      <w:r w:rsidR="00AA4D74">
        <w:rPr>
          <w:rFonts w:cs="Arial"/>
          <w:lang w:val="en-GB"/>
        </w:rPr>
        <w:t>of zoonotic viruses</w:t>
      </w:r>
      <w:r w:rsidR="00AA4D74" w:rsidRPr="00720A83">
        <w:rPr>
          <w:rFonts w:cs="Arial"/>
          <w:lang w:val="en-GB"/>
        </w:rPr>
        <w:t xml:space="preserve"> is proportional to the number of viral species maintained by each </w:t>
      </w:r>
      <w:r w:rsidR="00AC1EAD">
        <w:rPr>
          <w:rFonts w:cs="Arial"/>
          <w:lang w:val="en-GB"/>
        </w:rPr>
        <w:t xml:space="preserve">host type </w:t>
      </w:r>
      <w:r w:rsidR="00AA4D74" w:rsidRPr="00720A83">
        <w:rPr>
          <w:rFonts w:cs="Arial"/>
          <w:lang w:val="en-GB"/>
        </w:rPr>
        <w:fldChar w:fldCharType="begin" w:fldLock="1"/>
      </w:r>
      <w:r w:rsidR="00273AE9">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43]","plainTextFormattedCitation":"[143]","previouslyFormattedCitation":"[142]"},"properties":{"noteIndex":0},"schema":"https://github.com/citation-style-language/schema/raw/master/csl-citation.json"}</w:instrText>
      </w:r>
      <w:r w:rsidR="00AA4D74" w:rsidRPr="00720A83">
        <w:rPr>
          <w:rFonts w:cs="Arial"/>
          <w:lang w:val="en-GB"/>
        </w:rPr>
        <w:fldChar w:fldCharType="separate"/>
      </w:r>
      <w:r w:rsidR="00273AE9" w:rsidRPr="00273AE9">
        <w:rPr>
          <w:rFonts w:cs="Arial"/>
          <w:noProof/>
          <w:lang w:val="en-GB"/>
        </w:rPr>
        <w:t>[143]</w:t>
      </w:r>
      <w:r w:rsidR="00AA4D74" w:rsidRPr="00720A83">
        <w:rPr>
          <w:rFonts w:cs="Arial"/>
          <w:lang w:val="en-GB"/>
        </w:rPr>
        <w:fldChar w:fldCharType="end"/>
      </w:r>
      <w:r w:rsidR="00AA4D74" w:rsidRPr="00720A83">
        <w:rPr>
          <w:rFonts w:cs="Arial"/>
          <w:lang w:val="en-GB"/>
        </w:rPr>
        <w:t>.</w:t>
      </w:r>
      <w:r w:rsidR="00AA4D74">
        <w:rPr>
          <w:rFonts w:cs="Arial"/>
          <w:lang w:val="en-GB"/>
        </w:rPr>
        <w:t xml:space="preserve"> That is, the richer the </w:t>
      </w:r>
      <w:r w:rsidR="00AA4D74" w:rsidRPr="00720A83">
        <w:rPr>
          <w:rFonts w:cs="Arial"/>
          <w:lang w:val="en-GB"/>
        </w:rPr>
        <w:t xml:space="preserve">diversity of viruses in </w:t>
      </w:r>
      <w:r w:rsidR="00561A78">
        <w:rPr>
          <w:rFonts w:cs="Arial"/>
          <w:lang w:val="en-GB"/>
        </w:rPr>
        <w:t>an animal reservoir</w:t>
      </w:r>
      <w:r w:rsidR="00AA4D74">
        <w:rPr>
          <w:rFonts w:cs="Arial"/>
          <w:lang w:val="en-GB"/>
        </w:rPr>
        <w:t>,</w:t>
      </w:r>
      <w:r w:rsidR="00AA4D74" w:rsidRPr="00720A83">
        <w:rPr>
          <w:rFonts w:cs="Arial"/>
          <w:lang w:val="en-GB"/>
        </w:rPr>
        <w:t xml:space="preserve"> </w:t>
      </w:r>
      <w:r w:rsidR="00AA4D74">
        <w:rPr>
          <w:rFonts w:cs="Arial"/>
          <w:lang w:val="en-GB"/>
        </w:rPr>
        <w:t>the higher the likelihood of observing viruses that cause zoonotic infectious diseases</w:t>
      </w:r>
      <w:r w:rsidR="00AA4D74" w:rsidRPr="00720A83">
        <w:rPr>
          <w:rFonts w:cs="Arial"/>
          <w:lang w:val="en-GB"/>
        </w:rPr>
        <w:t>.</w:t>
      </w:r>
      <w:r w:rsidR="00AA4D74">
        <w:rPr>
          <w:rFonts w:cs="Arial"/>
          <w:lang w:val="en-GB"/>
        </w:rPr>
        <w:t xml:space="preserve"> This is the case for anelloviruses, where m</w:t>
      </w:r>
      <w:r w:rsidR="00AA4D74" w:rsidRPr="00720A83">
        <w:rPr>
          <w:rFonts w:cs="Arial"/>
          <w:lang w:val="en-GB"/>
        </w:rPr>
        <w:t>etagenomic-based studies often detect different species of anelloviruses, sometimes from different viral genera. For instance, a survey of anelloviruses in civets (</w:t>
      </w:r>
      <w:proofErr w:type="spellStart"/>
      <w:r w:rsidR="00AA4D74" w:rsidRPr="00720A83">
        <w:rPr>
          <w:rFonts w:cs="Arial"/>
          <w:i/>
          <w:iCs/>
          <w:lang w:val="en-GB"/>
        </w:rPr>
        <w:t>Paguma</w:t>
      </w:r>
      <w:proofErr w:type="spellEnd"/>
      <w:r w:rsidR="00AA4D74" w:rsidRPr="00720A83">
        <w:rPr>
          <w:rFonts w:cs="Arial"/>
          <w:i/>
          <w:iCs/>
          <w:lang w:val="en-GB"/>
        </w:rPr>
        <w:t xml:space="preserve"> </w:t>
      </w:r>
      <w:proofErr w:type="spellStart"/>
      <w:r w:rsidR="00AA4D74" w:rsidRPr="00720A83">
        <w:rPr>
          <w:rFonts w:cs="Arial"/>
          <w:i/>
          <w:iCs/>
          <w:lang w:val="en-GB"/>
        </w:rPr>
        <w:t>larvata</w:t>
      </w:r>
      <w:proofErr w:type="spellEnd"/>
      <w:r w:rsidR="00AA4D74" w:rsidRPr="00720A83">
        <w:rPr>
          <w:rFonts w:cs="Arial"/>
          <w:lang w:val="en-GB"/>
        </w:rPr>
        <w:t xml:space="preserve">) found viral species from at least four genera </w:t>
      </w:r>
      <w:r w:rsidR="00AA4D74" w:rsidRPr="00720A83">
        <w:rPr>
          <w:rFonts w:cs="Arial"/>
          <w:lang w:val="en-GB"/>
        </w:rPr>
        <w:fldChar w:fldCharType="begin" w:fldLock="1"/>
      </w:r>
      <w:r w:rsidR="00273AE9">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44]","plainTextFormattedCitation":"[144]","previouslyFormattedCitation":"[143]"},"properties":{"noteIndex":0},"schema":"https://github.com/citation-style-language/schema/raw/master/csl-citation.json"}</w:instrText>
      </w:r>
      <w:r w:rsidR="00AA4D74" w:rsidRPr="00720A83">
        <w:rPr>
          <w:rFonts w:cs="Arial"/>
          <w:lang w:val="en-GB"/>
        </w:rPr>
        <w:fldChar w:fldCharType="separate"/>
      </w:r>
      <w:r w:rsidR="00273AE9" w:rsidRPr="00273AE9">
        <w:rPr>
          <w:rFonts w:cs="Arial"/>
          <w:noProof/>
          <w:lang w:val="en-GB"/>
        </w:rPr>
        <w:t>[144]</w:t>
      </w:r>
      <w:r w:rsidR="00AA4D74" w:rsidRPr="00720A83">
        <w:rPr>
          <w:rFonts w:cs="Arial"/>
          <w:lang w:val="en-GB"/>
        </w:rPr>
        <w:fldChar w:fldCharType="end"/>
      </w:r>
      <w:r w:rsidR="00AA4D74" w:rsidRPr="00720A83">
        <w:rPr>
          <w:rFonts w:cs="Arial"/>
          <w:lang w:val="en-GB"/>
        </w:rPr>
        <w:t xml:space="preserve">, while that in rodents spanned at least two viral genera </w:t>
      </w:r>
      <w:r w:rsidR="00AA4D74" w:rsidRPr="00720A83">
        <w:rPr>
          <w:rFonts w:cs="Arial"/>
          <w:lang w:val="en-GB"/>
        </w:rPr>
        <w:fldChar w:fldCharType="begin" w:fldLock="1"/>
      </w:r>
      <w:r w:rsidR="008F741C">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4]","plainTextFormattedCitation":"[124]","previouslyFormattedCitation":"[124]"},"properties":{"noteIndex":0},"schema":"https://github.com/citation-style-language/schema/raw/master/csl-citation.json"}</w:instrText>
      </w:r>
      <w:r w:rsidR="00AA4D74" w:rsidRPr="00720A83">
        <w:rPr>
          <w:rFonts w:cs="Arial"/>
          <w:lang w:val="en-GB"/>
        </w:rPr>
        <w:fldChar w:fldCharType="separate"/>
      </w:r>
      <w:r w:rsidR="00174CBC" w:rsidRPr="00174CBC">
        <w:rPr>
          <w:rFonts w:cs="Arial"/>
          <w:noProof/>
          <w:lang w:val="en-GB"/>
        </w:rPr>
        <w:t>[124]</w:t>
      </w:r>
      <w:r w:rsidR="00AA4D74" w:rsidRPr="00720A83">
        <w:rPr>
          <w:rFonts w:cs="Arial"/>
          <w:lang w:val="en-GB"/>
        </w:rPr>
        <w:fldChar w:fldCharType="end"/>
      </w:r>
      <w:r w:rsidR="00AA4D74" w:rsidRPr="00720A83">
        <w:rPr>
          <w:rFonts w:cs="Arial"/>
          <w:lang w:val="en-GB"/>
        </w:rPr>
        <w:t xml:space="preserve">. </w:t>
      </w:r>
    </w:p>
    <w:p w14:paraId="24A66E29" w14:textId="1FDCEE24" w:rsidR="001B727A" w:rsidRDefault="001B727A" w:rsidP="006761D2">
      <w:pPr>
        <w:rPr>
          <w:lang w:val="en-GB"/>
        </w:rPr>
      </w:pPr>
      <w:r>
        <w:rPr>
          <w:rFonts w:cs="Arial"/>
          <w:lang w:val="en-GB"/>
        </w:rPr>
        <w:lastRenderedPageBreak/>
        <w:t xml:space="preserve">Given the </w:t>
      </w:r>
      <w:r w:rsidRPr="00720A83">
        <w:rPr>
          <w:rFonts w:cs="Arial"/>
          <w:lang w:val="en-GB"/>
        </w:rPr>
        <w:t xml:space="preserve">vast amount of metagenomic sequencing data from bats </w:t>
      </w:r>
      <w:r w:rsidRPr="00720A83">
        <w:rPr>
          <w:rFonts w:cs="Arial"/>
          <w:lang w:val="en-GB"/>
        </w:rPr>
        <w:fldChar w:fldCharType="begin" w:fldLock="1"/>
      </w:r>
      <w:r>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47–149]","plainTextFormattedCitation":"[147–149]","previouslyFormattedCitation":"[146–148]"},"properties":{"noteIndex":0},"schema":"https://github.com/citation-style-language/schema/raw/master/csl-citation.json"}</w:instrText>
      </w:r>
      <w:r w:rsidRPr="00720A83">
        <w:rPr>
          <w:rFonts w:cs="Arial"/>
          <w:lang w:val="en-GB"/>
        </w:rPr>
        <w:fldChar w:fldCharType="separate"/>
      </w:r>
      <w:r w:rsidRPr="00273AE9">
        <w:rPr>
          <w:rFonts w:cs="Arial"/>
          <w:noProof/>
          <w:lang w:val="en-GB"/>
        </w:rPr>
        <w:t>[147–149]</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50,151]","plainTextFormattedCitation":"[150,151]","previouslyFormattedCitation":"[149,150]"},"properties":{"noteIndex":0},"schema":"https://github.com/citation-style-language/schema/raw/master/csl-citation.json"}</w:instrText>
      </w:r>
      <w:r w:rsidRPr="00720A83">
        <w:rPr>
          <w:rFonts w:cs="Arial"/>
          <w:lang w:val="en-GB"/>
        </w:rPr>
        <w:fldChar w:fldCharType="separate"/>
      </w:r>
      <w:r w:rsidRPr="00273AE9">
        <w:rPr>
          <w:rFonts w:cs="Arial"/>
          <w:noProof/>
          <w:lang w:val="en-GB"/>
        </w:rPr>
        <w:t>[150,151]</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52–154]","plainTextFormattedCitation":"[152–154]","previouslyFormattedCitation":"[151–153]"},"properties":{"noteIndex":0},"schema":"https://github.com/citation-style-language/schema/raw/master/csl-citation.json"}</w:instrText>
      </w:r>
      <w:r w:rsidRPr="00720A83">
        <w:rPr>
          <w:rFonts w:cs="Arial"/>
          <w:lang w:val="en-GB"/>
        </w:rPr>
        <w:fldChar w:fldCharType="separate"/>
      </w:r>
      <w:r w:rsidRPr="00273AE9">
        <w:rPr>
          <w:rFonts w:cs="Arial"/>
          <w:noProof/>
          <w:lang w:val="en-GB"/>
        </w:rPr>
        <w:t>[152–154]</w:t>
      </w:r>
      <w:r w:rsidRPr="00720A83">
        <w:rPr>
          <w:rFonts w:cs="Arial"/>
          <w:lang w:val="en-GB"/>
        </w:rPr>
        <w:fldChar w:fldCharType="end"/>
      </w:r>
      <w:r>
        <w:rPr>
          <w:rFonts w:cs="Arial"/>
          <w:lang w:val="en-GB"/>
        </w:rPr>
        <w:t>, a meta-analysis of these datasets</w:t>
      </w:r>
      <w:r w:rsidRPr="00720A83">
        <w:rPr>
          <w:rFonts w:cs="Arial"/>
          <w:lang w:val="en-GB"/>
        </w:rPr>
        <w:t xml:space="preserve"> may </w:t>
      </w:r>
      <w:r>
        <w:rPr>
          <w:rFonts w:cs="Arial"/>
          <w:lang w:val="en-GB"/>
        </w:rPr>
        <w:t>shed light</w:t>
      </w:r>
      <w:r w:rsidRPr="00720A83">
        <w:rPr>
          <w:rFonts w:cs="Arial"/>
          <w:lang w:val="en-GB"/>
        </w:rPr>
        <w:t xml:space="preserve"> on the </w:t>
      </w:r>
      <w:r>
        <w:rPr>
          <w:rFonts w:cs="Arial"/>
          <w:lang w:val="en-GB"/>
        </w:rPr>
        <w:t xml:space="preserve">current </w:t>
      </w:r>
      <w:r w:rsidRPr="00720A83">
        <w:rPr>
          <w:rFonts w:cs="Arial"/>
          <w:lang w:val="en-GB"/>
        </w:rPr>
        <w:t>diversity of anelloviruses</w:t>
      </w:r>
      <w:r>
        <w:rPr>
          <w:rFonts w:cs="Arial"/>
          <w:lang w:val="en-GB"/>
        </w:rPr>
        <w:t>, the novel anelloviruses that are emerging</w:t>
      </w:r>
      <w:r w:rsidRPr="00720A83">
        <w:rPr>
          <w:rFonts w:cs="Arial"/>
          <w:lang w:val="en-GB"/>
        </w:rPr>
        <w:t xml:space="preserve"> in these </w:t>
      </w:r>
      <w:r>
        <w:rPr>
          <w:rFonts w:cs="Arial"/>
          <w:lang w:val="en-GB"/>
        </w:rPr>
        <w:t>animal reservoirs and their potential for zoonotic emergence.</w:t>
      </w:r>
    </w:p>
    <w:p w14:paraId="1A46E495" w14:textId="3C127025" w:rsidR="00233A0D" w:rsidRPr="00673F8B" w:rsidRDefault="00673F8B" w:rsidP="00673F8B">
      <w:pPr>
        <w:rPr>
          <w:lang w:val="en-GB"/>
        </w:rPr>
      </w:pPr>
      <w:r w:rsidRPr="00673F8B">
        <w:rPr>
          <w:highlight w:val="yellow"/>
          <w:lang w:val="en-GB"/>
        </w:rPr>
        <w:t xml:space="preserve">Whilst the focus of infectious disease research has traditionally been on zoonoses, the importance of anthroponotic transmission was brought to the forefront in the recent COVID-19 pandemic. Indeed, there has been great concern that anthroponotic transmission of SARS-CoV-2 into animal populations that can sustain transmission may result in the formation of animal reservoirs </w:t>
      </w:r>
      <w:r w:rsidRPr="00673F8B">
        <w:rPr>
          <w:highlight w:val="yellow"/>
          <w:lang w:val="en-GB"/>
        </w:rPr>
        <w:fldChar w:fldCharType="begin" w:fldLock="1"/>
      </w:r>
      <w:r w:rsidRPr="00673F8B">
        <w:rPr>
          <w:highlight w:val="yellow"/>
          <w:lang w:val="en-GB"/>
        </w:rPr>
        <w:instrText>ADDIN CSL_CITATION {"citationItems":[{"id":"ITEM-1","itemData":{"ISSN":"2666-5247","author":[{"dropping-particle":"","family":"Santini","given":"Joanne M","non-dropping-particle":"","parse-names":false,"suffix":""},{"dropping-particle":"","family":"Edwards","given":"Sarah J L","non-dropping-particle":"","parse-names":false,"suffix":""}],"container-title":"The Lancet Microbe","id":"ITEM-1","issue":"4","issued":{"date-parts":[["2020"]]},"page":"e141-e142","publisher":"Elsevier","title":"Host range of SARS-CoV-2 and implications for public health","type":"article-journal","volume":"1"},"uris":["http://www.mendeley.com/documents/?uuid=bbd99adb-5608-486b-b3e4-daa1ef7930c3"]},{"id":"ITEM-2","itemData":{"ISSN":"2666-5247","author":[{"dropping-particle":"","family":"Edwards","given":"Sarah J L","non-dropping-particle":"","parse-names":false,"suffix":""},{"dropping-particle":"","family":"Santini","given":"Joanne M","non-dropping-particle":"","parse-names":false,"suffix":""}],"container-title":"The Lancet Microbe","id":"ITEM-2","issue":"5","issued":{"date-parts":[["2020"]]},"page":"e187-e188","publisher":"Elsevier","title":"Anthroponotic risk of SARS-CoV-2, precautionary mitigation, and outbreak management","type":"article-journal","volume":"1"},"uris":["http://www.mendeley.com/documents/?uuid=5ce45d73-71e7-40aa-9e02-96b8c4d2363f"]}],"mendeley":{"formattedCitation":"[155,156]","plainTextFormattedCitation":"[155,156]","previouslyFormattedCitation":"[154,155]"},"properties":{"noteIndex":0},"schema":"https://github.com/citation-style-language/schema/raw/master/csl-citation.json"}</w:instrText>
      </w:r>
      <w:r w:rsidRPr="00673F8B">
        <w:rPr>
          <w:highlight w:val="yellow"/>
          <w:lang w:val="en-GB"/>
        </w:rPr>
        <w:fldChar w:fldCharType="separate"/>
      </w:r>
      <w:r w:rsidRPr="00673F8B">
        <w:rPr>
          <w:noProof/>
          <w:highlight w:val="yellow"/>
          <w:lang w:val="en-GB"/>
        </w:rPr>
        <w:t>[155,156]</w:t>
      </w:r>
      <w:r w:rsidRPr="00673F8B">
        <w:rPr>
          <w:highlight w:val="yellow"/>
          <w:lang w:val="en-GB"/>
        </w:rPr>
        <w:fldChar w:fldCharType="end"/>
      </w:r>
      <w:r w:rsidRPr="00673F8B">
        <w:rPr>
          <w:highlight w:val="yellow"/>
          <w:lang w:val="en-GB"/>
        </w:rPr>
        <w:t xml:space="preserve">. These reservoirs in turn serve as vectors of transmission between humans. Further, upon successful </w:t>
      </w:r>
      <w:proofErr w:type="spellStart"/>
      <w:r w:rsidRPr="00673F8B">
        <w:rPr>
          <w:highlight w:val="yellow"/>
          <w:lang w:val="en-GB"/>
        </w:rPr>
        <w:t>anthroponosis</w:t>
      </w:r>
      <w:proofErr w:type="spellEnd"/>
      <w:r w:rsidRPr="00673F8B">
        <w:rPr>
          <w:highlight w:val="yellow"/>
          <w:lang w:val="en-GB"/>
        </w:rPr>
        <w:t>, there is evidence for</w:t>
      </w:r>
      <w:r>
        <w:rPr>
          <w:lang w:val="en-GB"/>
        </w:rPr>
        <w:t xml:space="preserve">. </w:t>
      </w:r>
      <w:proofErr w:type="spellStart"/>
      <w:r w:rsidR="00233A0D" w:rsidRPr="00673F8B">
        <w:rPr>
          <w:rFonts w:cs="Arial"/>
          <w:szCs w:val="24"/>
          <w:highlight w:val="yellow"/>
          <w:lang w:val="en-GB"/>
        </w:rPr>
        <w:t>Anthroponosis</w:t>
      </w:r>
      <w:proofErr w:type="spellEnd"/>
      <w:r w:rsidR="00233A0D" w:rsidRPr="00673F8B">
        <w:rPr>
          <w:rFonts w:cs="Arial"/>
          <w:szCs w:val="24"/>
          <w:highlight w:val="yellow"/>
          <w:lang w:val="en-GB"/>
        </w:rPr>
        <w:t xml:space="preserve"> as mechanism for creating animal reservoirs</w:t>
      </w:r>
    </w:p>
    <w:p w14:paraId="3E367AB9" w14:textId="76EC610E" w:rsidR="00D253F6" w:rsidRPr="00274C63" w:rsidRDefault="00274C63" w:rsidP="00274C63">
      <w:pPr>
        <w:pStyle w:val="Heading1"/>
        <w:spacing w:line="360" w:lineRule="auto"/>
      </w:pPr>
      <w:bookmarkStart w:id="23" w:name="_Toc63946543"/>
      <w:bookmarkStart w:id="24" w:name="_Toc34945428"/>
      <w:r w:rsidRPr="002A0293">
        <w:t>Conclusion</w:t>
      </w:r>
      <w:r>
        <w:t>s</w:t>
      </w:r>
      <w:r w:rsidRPr="002A0293">
        <w:t xml:space="preserve"> and </w:t>
      </w:r>
      <w:r>
        <w:t>P</w:t>
      </w:r>
      <w:r w:rsidRPr="002A0293">
        <w:t>erspectives</w:t>
      </w:r>
      <w:bookmarkEnd w:id="24"/>
      <w:r w:rsidR="00D253F6" w:rsidRPr="008A0EFE">
        <w:rPr>
          <w:lang w:val="en-GB"/>
        </w:rPr>
        <w:t xml:space="preserve"> (500 words)</w:t>
      </w:r>
      <w:bookmarkEnd w:id="23"/>
    </w:p>
    <w:p w14:paraId="4B0EDD54"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If anelloviruses are arguably not pathogenic to humans, why should we care?</w:t>
      </w:r>
    </w:p>
    <w:p w14:paraId="144DBC5B"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Kills livestock</w:t>
      </w:r>
    </w:p>
    <w:p w14:paraId="053FA490"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Generalist nature potentiates cross-species transmission and possibly the emergence of pathogenic strains</w:t>
      </w:r>
    </w:p>
    <w:p w14:paraId="72EB1FEA" w14:textId="10620CD5" w:rsidR="00907D92" w:rsidRPr="00720A83" w:rsidRDefault="00D253F6" w:rsidP="00EF0C06">
      <w:pPr>
        <w:pStyle w:val="ListParagraph"/>
        <w:numPr>
          <w:ilvl w:val="0"/>
          <w:numId w:val="7"/>
        </w:numPr>
        <w:jc w:val="left"/>
        <w:rPr>
          <w:rFonts w:cs="Arial"/>
          <w:szCs w:val="24"/>
          <w:lang w:val="en-GB"/>
        </w:rPr>
      </w:pPr>
      <w:r w:rsidRPr="00720A83">
        <w:rPr>
          <w:rFonts w:cs="Arial"/>
          <w:szCs w:val="24"/>
          <w:lang w:val="en-GB"/>
        </w:rPr>
        <w:t>Stress importance of viral surveillance in animal reservoirs</w:t>
      </w:r>
    </w:p>
    <w:p w14:paraId="049ACF1A" w14:textId="77777777" w:rsidR="009647BC" w:rsidRPr="00720A83" w:rsidRDefault="009647BC" w:rsidP="009647BC">
      <w:pPr>
        <w:pStyle w:val="Heading1"/>
        <w:rPr>
          <w:lang w:val="en-GB"/>
        </w:rPr>
      </w:pPr>
      <w:bookmarkStart w:id="25" w:name="_Toc63946544"/>
      <w:r w:rsidRPr="00720A83">
        <w:rPr>
          <w:lang w:val="en-GB"/>
        </w:rPr>
        <w:t>References</w:t>
      </w:r>
      <w:bookmarkEnd w:id="25"/>
    </w:p>
    <w:p w14:paraId="2235D39F" w14:textId="5AA55895" w:rsidR="00273AE9" w:rsidRPr="00273AE9" w:rsidRDefault="009647BC" w:rsidP="00273AE9">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273AE9" w:rsidRPr="00273AE9">
        <w:rPr>
          <w:rFonts w:cs="Arial"/>
          <w:noProof/>
          <w:szCs w:val="24"/>
        </w:rPr>
        <w:t xml:space="preserve">1. </w:t>
      </w:r>
      <w:r w:rsidR="00273AE9" w:rsidRPr="00273AE9">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0604498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 </w:t>
      </w:r>
      <w:r w:rsidRPr="00273AE9">
        <w:rPr>
          <w:rFonts w:cs="Arial"/>
          <w:noProof/>
          <w:szCs w:val="24"/>
        </w:rPr>
        <w:tab/>
        <w:t xml:space="preserve">Abe K, Inami T, Asano K, Miyoshi C, Masaki N, Hayashi S, et al. TT virus infection is widespread in the general populations from different geographic regions. J Clin Microbiol. 1999;37(8):2703–5. </w:t>
      </w:r>
    </w:p>
    <w:p w14:paraId="6D84FCC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 </w:t>
      </w:r>
      <w:r w:rsidRPr="00273AE9">
        <w:rPr>
          <w:rFonts w:cs="Arial"/>
          <w:noProof/>
          <w:szCs w:val="24"/>
        </w:rPr>
        <w:tab/>
        <w:t xml:space="preserve">Nishiyama S, Dutia BM, Stewart JP, Meredith AL, Shaw DJ, Simmonds P, et al. Identification of novel anelloviruses with broad diversity in UK rodents. J Gen Virol. 2014;95(Pt 7):1544. </w:t>
      </w:r>
    </w:p>
    <w:p w14:paraId="21E173F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4. </w:t>
      </w:r>
      <w:r w:rsidRPr="00273AE9">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612AD4A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 </w:t>
      </w:r>
      <w:r w:rsidRPr="00273AE9">
        <w:rPr>
          <w:rFonts w:cs="Arial"/>
          <w:noProof/>
          <w:szCs w:val="24"/>
        </w:rPr>
        <w:tab/>
        <w:t xml:space="preserve">Rosenberger JK, Cloud SS. Chicken anemia virus. Poult Sci. 1998;77(8):1190–2. </w:t>
      </w:r>
    </w:p>
    <w:p w14:paraId="432DB3A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 </w:t>
      </w:r>
      <w:r w:rsidRPr="00273AE9">
        <w:rPr>
          <w:rFonts w:cs="Arial"/>
          <w:noProof/>
          <w:szCs w:val="24"/>
        </w:rPr>
        <w:tab/>
        <w:t xml:space="preserve">Kekarainen T, Segalés J. Torque teno sus virus in pigs: an emerging pathogen? Transbound Emerg Dis. 2012;59:103–8. </w:t>
      </w:r>
    </w:p>
    <w:p w14:paraId="4B531B5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 </w:t>
      </w:r>
      <w:r w:rsidRPr="00273AE9">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4E4BA4A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 </w:t>
      </w:r>
      <w:r w:rsidRPr="00273AE9">
        <w:rPr>
          <w:rFonts w:cs="Arial"/>
          <w:noProof/>
          <w:szCs w:val="24"/>
        </w:rPr>
        <w:tab/>
        <w:t xml:space="preserve">Pike J, Bogich T, Elwood S, Finnoff DC, Daszak P. Economic optimization of a global strategy to address the pandemic threat. Proc Natl Acad Sci. 2014;111(52):18519–23. </w:t>
      </w:r>
    </w:p>
    <w:p w14:paraId="46F782C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 </w:t>
      </w:r>
      <w:r w:rsidRPr="00273AE9">
        <w:rPr>
          <w:rFonts w:cs="Arial"/>
          <w:noProof/>
          <w:szCs w:val="24"/>
        </w:rPr>
        <w:tab/>
        <w:t xml:space="preserve">Simmonds P, Sharp CP. Anelloviridae. Clin Virol. 2016;701–11. </w:t>
      </w:r>
    </w:p>
    <w:p w14:paraId="2061521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 </w:t>
      </w:r>
      <w:r w:rsidRPr="00273AE9">
        <w:rPr>
          <w:rFonts w:cs="Arial"/>
          <w:noProof/>
          <w:szCs w:val="24"/>
        </w:rPr>
        <w:tab/>
        <w:t xml:space="preserve">Kaczorowska J, van der Hoek L. Human anelloviruses: diverse, omnipresent and commensal members of the virome. FEMS Microbiol Rev. 2020; </w:t>
      </w:r>
    </w:p>
    <w:p w14:paraId="50979DA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 </w:t>
      </w:r>
      <w:r w:rsidRPr="00273AE9">
        <w:rPr>
          <w:rFonts w:cs="Arial"/>
          <w:noProof/>
          <w:szCs w:val="24"/>
        </w:rPr>
        <w:tab/>
        <w:t>Maggi F, Pistello MBT-RM in LS. Anelloviridae</w:t>
      </w:r>
      <w:r w:rsidRPr="00273AE9">
        <w:rPr>
          <w:rFonts w:ascii="Segoe UI Symbol" w:hAnsi="Segoe UI Symbol" w:cs="Segoe UI Symbol"/>
          <w:noProof/>
          <w:szCs w:val="24"/>
        </w:rPr>
        <w:t>☆</w:t>
      </w:r>
      <w:r w:rsidRPr="00273AE9">
        <w:rPr>
          <w:rFonts w:cs="Arial"/>
          <w:noProof/>
          <w:szCs w:val="24"/>
        </w:rPr>
        <w:t>. In Elsevier; 2019. Available from: http://www.sciencedirect.com/science/article/pii/B9780128096338209965</w:t>
      </w:r>
    </w:p>
    <w:p w14:paraId="6388640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 </w:t>
      </w:r>
      <w:r w:rsidRPr="00273AE9">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0271BE7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 </w:t>
      </w:r>
      <w:r w:rsidRPr="00273AE9">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60A4292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 </w:t>
      </w:r>
      <w:r w:rsidRPr="00273AE9">
        <w:rPr>
          <w:rFonts w:cs="Arial"/>
          <w:noProof/>
          <w:szCs w:val="24"/>
        </w:rPr>
        <w:tab/>
        <w:t xml:space="preserve">Kamahora T, Hino S, Miyata H. Three Spliced mRNAs of TT Virus Transcribed from </w:t>
      </w:r>
      <w:r w:rsidRPr="00273AE9">
        <w:rPr>
          <w:rFonts w:cs="Arial"/>
          <w:noProof/>
          <w:szCs w:val="24"/>
        </w:rPr>
        <w:lastRenderedPageBreak/>
        <w:t>a Plasmid Containing the Entire Genome in COS1 Cells. J Virol [Internet]. 2000 Nov 1;74(21):9980 LP – 9986. Available from: http://jvi.asm.org/content/74/21/9980.abstract</w:t>
      </w:r>
    </w:p>
    <w:p w14:paraId="14CC96A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 </w:t>
      </w:r>
      <w:r w:rsidRPr="00273AE9">
        <w:rPr>
          <w:rFonts w:cs="Arial"/>
          <w:noProof/>
          <w:szCs w:val="24"/>
        </w:rPr>
        <w:tab/>
        <w:t xml:space="preserve">Peters MA, Jackson DC, Crabb BS, Browning GF. Chicken anemia virus VP2 is a novel dual specificity protein phosphatase. J Biol Chem. 2002;277(42):39566–73. </w:t>
      </w:r>
    </w:p>
    <w:p w14:paraId="07BCD72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6. </w:t>
      </w:r>
      <w:r w:rsidRPr="00273AE9">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729662A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7. </w:t>
      </w:r>
      <w:r w:rsidRPr="00273AE9">
        <w:rPr>
          <w:rFonts w:cs="Arial"/>
          <w:noProof/>
          <w:szCs w:val="24"/>
        </w:rPr>
        <w:tab/>
        <w:t xml:space="preserve">De Smit MH, Noteborn MHM. Apoptosis-inducing proteins in chicken anemia virus and TT virus. In: TT Viruses. Springer; 2009. p. 131–49. </w:t>
      </w:r>
    </w:p>
    <w:p w14:paraId="0E54AEE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8. </w:t>
      </w:r>
      <w:r w:rsidRPr="00273AE9">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61C70AA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9. </w:t>
      </w:r>
      <w:r w:rsidRPr="00273AE9">
        <w:rPr>
          <w:rFonts w:cs="Arial"/>
          <w:noProof/>
          <w:szCs w:val="24"/>
        </w:rPr>
        <w:tab/>
        <w:t>Faurez F, Dory D, Grasland B, Jestin A. Replication of porcine circoviruses. Virol J [Internet]. 2009;6(1):60. Available from: https://doi.org/10.1186/1743-422X-6-60</w:t>
      </w:r>
    </w:p>
    <w:p w14:paraId="2BF11CC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0. </w:t>
      </w:r>
      <w:r w:rsidRPr="00273AE9">
        <w:rPr>
          <w:rFonts w:cs="Arial"/>
          <w:noProof/>
          <w:szCs w:val="24"/>
        </w:rPr>
        <w:tab/>
        <w:t>Kakkola L, Tommiska J, Boele LCL, Miettinen S, Blom T, Kekarainen T, et al. Construction and biological activity of a full</w:t>
      </w:r>
      <w:r w:rsidRPr="00273AE9">
        <w:rPr>
          <w:rFonts w:ascii="Cambria Math" w:hAnsi="Cambria Math" w:cs="Cambria Math"/>
          <w:noProof/>
          <w:szCs w:val="24"/>
        </w:rPr>
        <w:t>‐</w:t>
      </w:r>
      <w:r w:rsidRPr="00273AE9">
        <w:rPr>
          <w:rFonts w:cs="Arial"/>
          <w:noProof/>
          <w:szCs w:val="24"/>
        </w:rPr>
        <w:t xml:space="preserve">length molecular clone of human Torque teno virus (TTV) genotype 6. FEBS J. 2007;274(18):4719–30. </w:t>
      </w:r>
    </w:p>
    <w:p w14:paraId="5BEA1C9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1. </w:t>
      </w:r>
      <w:r w:rsidRPr="00273AE9">
        <w:rPr>
          <w:rFonts w:cs="Arial"/>
          <w:noProof/>
          <w:szCs w:val="24"/>
        </w:rPr>
        <w:tab/>
        <w:t>Okonechnikov K, Golosova O, Fursov M, team  the U. Unipro UGENE: a unified bioinformatics toolkit. Bioinformatics [Internet]. 2012 Apr 15;28(8):1166–7. Available from: https://doi.org/10.1093/bioinformatics/bts091</w:t>
      </w:r>
    </w:p>
    <w:p w14:paraId="3F58ABD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2. </w:t>
      </w:r>
      <w:r w:rsidRPr="00273AE9">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47C469A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3. </w:t>
      </w:r>
      <w:r w:rsidRPr="00273AE9">
        <w:rPr>
          <w:rFonts w:cs="Arial"/>
          <w:noProof/>
          <w:szCs w:val="24"/>
        </w:rPr>
        <w:tab/>
        <w:t xml:space="preserve">Mankertz A, Persson F, Mankertz J, Blaess G, Buhk H-J. Mapping and </w:t>
      </w:r>
      <w:r w:rsidRPr="00273AE9">
        <w:rPr>
          <w:rFonts w:cs="Arial"/>
          <w:noProof/>
          <w:szCs w:val="24"/>
        </w:rPr>
        <w:lastRenderedPageBreak/>
        <w:t xml:space="preserve">characterization of the origin of DNA replication of porcine circovirus. J Virol. 1997;71(3):2562–6. </w:t>
      </w:r>
    </w:p>
    <w:p w14:paraId="55155D9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4. </w:t>
      </w:r>
      <w:r w:rsidRPr="00273AE9">
        <w:rPr>
          <w:rFonts w:cs="Arial"/>
          <w:noProof/>
          <w:szCs w:val="24"/>
        </w:rPr>
        <w:tab/>
        <w:t xml:space="preserve">Meehan BM, Creelan JL, McNulty MS, Todd D. Sequence of porcine circovirus DNA: affinities with plant circoviruses. J Gen Virol. 1997;78(1):221–7. </w:t>
      </w:r>
    </w:p>
    <w:p w14:paraId="2FB45FB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5. </w:t>
      </w:r>
      <w:r w:rsidRPr="00273AE9">
        <w:rPr>
          <w:rFonts w:cs="Arial"/>
          <w:noProof/>
          <w:szCs w:val="24"/>
        </w:rPr>
        <w:tab/>
        <w:t>Cheung AK. A stem–loop structure, sequence non-specific, at the origin of DNA replication of porcine circovirus is essential for termination but not for initiation of rolling-circle DNA replication. Virology [Internet]. 2007;363(1):229–35. Available from: https://www.sciencedirect.com/science/article/pii/S0042682207000463</w:t>
      </w:r>
    </w:p>
    <w:p w14:paraId="35C8E4F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6. </w:t>
      </w:r>
      <w:r w:rsidRPr="00273AE9">
        <w:rPr>
          <w:rFonts w:cs="Arial"/>
          <w:noProof/>
          <w:szCs w:val="24"/>
        </w:rPr>
        <w:tab/>
        <w:t xml:space="preserve">Orozco BM, Hanley-Bowdoin L. A DNA structure is required for geminivirus replication origin function. J Virol. 1996;70(1):148–58. </w:t>
      </w:r>
    </w:p>
    <w:p w14:paraId="7704D0B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7. </w:t>
      </w:r>
      <w:r w:rsidRPr="00273AE9">
        <w:rPr>
          <w:rFonts w:cs="Arial"/>
          <w:noProof/>
          <w:szCs w:val="24"/>
        </w:rPr>
        <w:tab/>
        <w:t>Reuter JS, Mathews DH. RNAstructure: software for RNA secondary structure prediction and analysis. BMC Bioinformatics [Internet]. 2010;11(1):129. Available from: https://doi.org/10.1186/1471-2105-11-129</w:t>
      </w:r>
    </w:p>
    <w:p w14:paraId="0EC8C9E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8. </w:t>
      </w:r>
      <w:r w:rsidRPr="00273AE9">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47F6D52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29. </w:t>
      </w:r>
      <w:r w:rsidRPr="00273AE9">
        <w:rPr>
          <w:rFonts w:cs="Arial"/>
          <w:noProof/>
          <w:szCs w:val="24"/>
        </w:rPr>
        <w:tab/>
        <w:t xml:space="preserve">Rosario K, Duffy S, Breitbart M. Diverse circovirus-like genome architectures revealed by environmental metagenomics. J Gen Virol. 2009;90(10):2418–24. </w:t>
      </w:r>
    </w:p>
    <w:p w14:paraId="635CD78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0. </w:t>
      </w:r>
      <w:r w:rsidRPr="00273AE9">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7BC5D22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1. </w:t>
      </w:r>
      <w:r w:rsidRPr="00273AE9">
        <w:rPr>
          <w:rFonts w:cs="Arial"/>
          <w:noProof/>
          <w:szCs w:val="24"/>
        </w:rPr>
        <w:tab/>
        <w:t xml:space="preserve">Zhang Z, Dai W, Dai D. Molecular characterization of pigeon torque teno virus (PTTV) in Jiangsu province. Comput Biol Chem. 2017;69:10–8. </w:t>
      </w:r>
    </w:p>
    <w:p w14:paraId="6F1CEAA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2. </w:t>
      </w:r>
      <w:r w:rsidRPr="00273AE9">
        <w:rPr>
          <w:rFonts w:cs="Arial"/>
          <w:noProof/>
          <w:szCs w:val="24"/>
        </w:rPr>
        <w:tab/>
        <w:t xml:space="preserve">Zhu CX, Shan TL, Cui L, Luo XN, Liu ZJ, Tang SD, et al. Molecular detection and sequence analysis of feline Torque teno virus (TTV) in China. Virus Res. 2011;156(1–2):13–6. </w:t>
      </w:r>
    </w:p>
    <w:p w14:paraId="4362EE7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33. </w:t>
      </w:r>
      <w:r w:rsidRPr="00273AE9">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4564524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4. </w:t>
      </w:r>
      <w:r w:rsidRPr="00273AE9">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34B56D5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5. </w:t>
      </w:r>
      <w:r w:rsidRPr="00273AE9">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2F2FC27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6. </w:t>
      </w:r>
      <w:r w:rsidRPr="00273AE9">
        <w:rPr>
          <w:rFonts w:cs="Arial"/>
          <w:noProof/>
          <w:szCs w:val="24"/>
        </w:rPr>
        <w:tab/>
        <w:t xml:space="preserve">Stamatakis A. RAxML version 8: a tool for phylogenetic analysis and post-analysis of large phylogenies. Bioinformatics. 2014;30(9):1312–3. </w:t>
      </w:r>
    </w:p>
    <w:p w14:paraId="5644741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7. </w:t>
      </w:r>
      <w:r w:rsidRPr="00273AE9">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1B25C7C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8. </w:t>
      </w:r>
      <w:r w:rsidRPr="00273AE9">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136D229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39. </w:t>
      </w:r>
      <w:r w:rsidRPr="00273AE9">
        <w:rPr>
          <w:rFonts w:cs="Arial"/>
          <w:noProof/>
          <w:szCs w:val="24"/>
        </w:rPr>
        <w:tab/>
        <w:t>King AMQ, Adams MJ, Carstens EB, Lefkowitz EJBT-VT, editors. Family - Anelloviridae. In San Diego: Elsevier; 2012. p. 331–41. Available from: http://www.sciencedirect.com/science/article/pii/B9780123846846000331</w:t>
      </w:r>
    </w:p>
    <w:p w14:paraId="5CD3B3E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0. </w:t>
      </w:r>
      <w:r w:rsidRPr="00273AE9">
        <w:rPr>
          <w:rFonts w:cs="Arial"/>
          <w:noProof/>
          <w:szCs w:val="24"/>
        </w:rPr>
        <w:tab/>
        <w:t xml:space="preserve">Zhang W, Wang H, Wang Y, Liu Z, Li J, Guo L, et al. Identification and genomic characterization of a novel species of feline anellovirus. Virol J. 2016;13(1):1–3. </w:t>
      </w:r>
    </w:p>
    <w:p w14:paraId="40AA34C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1. </w:t>
      </w:r>
      <w:r w:rsidRPr="00273AE9">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5CB6D00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42. </w:t>
      </w:r>
      <w:r w:rsidRPr="00273AE9">
        <w:rPr>
          <w:rFonts w:cs="Arial"/>
          <w:noProof/>
          <w:szCs w:val="24"/>
        </w:rPr>
        <w:tab/>
        <w:t>Zielezinski A, Vinga S, Almeida J, Karlowski WM. Alignment-free sequence comparison: benefits, applications, and tools. Genome Biol [Internet]. 2017;18(1):186. Available from: https://doi.org/10.1186/s13059-017-1319-7</w:t>
      </w:r>
    </w:p>
    <w:p w14:paraId="6C57059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3. </w:t>
      </w:r>
      <w:r w:rsidRPr="00273AE9">
        <w:rPr>
          <w:rFonts w:cs="Arial"/>
          <w:noProof/>
          <w:szCs w:val="24"/>
        </w:rPr>
        <w:tab/>
        <w:t xml:space="preserve">Posada D, Crandall KA. The effect of recombination on the accuracy of phylogeny estimation. J Mol Evol. 2002;54(3):396–402. </w:t>
      </w:r>
    </w:p>
    <w:p w14:paraId="617F41E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4. </w:t>
      </w:r>
      <w:r w:rsidRPr="00273AE9">
        <w:rPr>
          <w:rFonts w:cs="Arial"/>
          <w:noProof/>
          <w:szCs w:val="24"/>
        </w:rPr>
        <w:tab/>
        <w:t xml:space="preserve">Schierup MH, Hein J. Consequences of recombination on traditional phylogenetic analysis. Genetics. 2000;156(2):879–91. </w:t>
      </w:r>
    </w:p>
    <w:p w14:paraId="6A10547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5. </w:t>
      </w:r>
      <w:r w:rsidRPr="00273AE9">
        <w:rPr>
          <w:rFonts w:cs="Arial"/>
          <w:noProof/>
          <w:szCs w:val="24"/>
        </w:rPr>
        <w:tab/>
        <w:t xml:space="preserve">Saitou N, Nei M. The neighbor-joining method: a new method for reconstructing phylogenetic trees. Mol Biol Evol. 1987;4(4):406–25. </w:t>
      </w:r>
    </w:p>
    <w:p w14:paraId="0F847A3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6. </w:t>
      </w:r>
      <w:r w:rsidRPr="00273AE9">
        <w:rPr>
          <w:rFonts w:cs="Arial"/>
          <w:noProof/>
          <w:szCs w:val="24"/>
        </w:rPr>
        <w:tab/>
        <w:t xml:space="preserve">Rutschmann F. Molecular dating of phylogenetic trees: a brief review of current methods that estimate divergence times. Divers Distrib. 2006;12(1):35–48. </w:t>
      </w:r>
    </w:p>
    <w:p w14:paraId="6851AA4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7. </w:t>
      </w:r>
      <w:r w:rsidRPr="00273AE9">
        <w:rPr>
          <w:rFonts w:cs="Arial"/>
          <w:noProof/>
          <w:szCs w:val="24"/>
        </w:rPr>
        <w:tab/>
        <w:t xml:space="preserve">Minin VN, Bloomquist EW, Suchard MA. Smooth skyride through a rough skyline: Bayesian coalescent-based inference of population dynamics. Mol Biol Evol. 2008;25(7):1459–71. </w:t>
      </w:r>
    </w:p>
    <w:p w14:paraId="1FFD7FB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8. </w:t>
      </w:r>
      <w:r w:rsidRPr="00273AE9">
        <w:rPr>
          <w:rFonts w:cs="Arial"/>
          <w:noProof/>
          <w:szCs w:val="24"/>
        </w:rPr>
        <w:tab/>
        <w:t xml:space="preserve">Drummond AJ, Rambaut A, Shapiro B, Pybus OG. Bayesian coalescent inference of past population dynamics from molecular sequences. Mol Biol Evol. 2005;22(5):1185–92. </w:t>
      </w:r>
    </w:p>
    <w:p w14:paraId="5B1A66B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49. </w:t>
      </w:r>
      <w:r w:rsidRPr="00273AE9">
        <w:rPr>
          <w:rFonts w:cs="Arial"/>
          <w:noProof/>
          <w:szCs w:val="24"/>
        </w:rPr>
        <w:tab/>
        <w:t xml:space="preserve">Seemann T. Prokka: rapid prokaryotic genome annotation. Bioinformatics. 2014;30(14):2068–9. </w:t>
      </w:r>
    </w:p>
    <w:p w14:paraId="1EE3CB1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0. </w:t>
      </w:r>
      <w:r w:rsidRPr="00273AE9">
        <w:rPr>
          <w:rFonts w:cs="Arial"/>
          <w:noProof/>
          <w:szCs w:val="24"/>
        </w:rPr>
        <w:tab/>
        <w:t xml:space="preserve">Page AJ, Cummins CA, Hunt M, Wong VK, Reuter S, Holden MTG, et al. Roary: rapid large-scale prokaryote pan genome analysis. Bioinformatics. 2015;31(22):3691–3. </w:t>
      </w:r>
    </w:p>
    <w:p w14:paraId="23F2B27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1. </w:t>
      </w:r>
      <w:r w:rsidRPr="00273AE9">
        <w:rPr>
          <w:rFonts w:cs="Arial"/>
          <w:noProof/>
          <w:szCs w:val="24"/>
        </w:rPr>
        <w:tab/>
        <w:t xml:space="preserve">Darling ACE, Mau B, Blattner FR, Perna NT. Mauve: multiple alignment of conserved genomic sequence with rearrangements. Genome Res. 2004;14(7):1394–403. </w:t>
      </w:r>
    </w:p>
    <w:p w14:paraId="30B5E7F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52. </w:t>
      </w:r>
      <w:r w:rsidRPr="00273AE9">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4D90829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3. </w:t>
      </w:r>
      <w:r w:rsidRPr="00273AE9">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3BEE938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4. </w:t>
      </w:r>
      <w:r w:rsidRPr="00273AE9">
        <w:rPr>
          <w:rFonts w:cs="Arial"/>
          <w:noProof/>
          <w:szCs w:val="24"/>
        </w:rPr>
        <w:tab/>
        <w:t>Bruen TC, Philippe H, Bryant D. A Simple and Robust Statistical Test for Detecting the Presence of Recombination. Genetics [Internet]. 2006 Apr 1;172(4):2665–81. Available from: https://doi.org/10.1534/genetics.105.048975</w:t>
      </w:r>
    </w:p>
    <w:p w14:paraId="4A9D7BA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5. </w:t>
      </w:r>
      <w:r w:rsidRPr="00273AE9">
        <w:rPr>
          <w:rFonts w:cs="Arial"/>
          <w:noProof/>
          <w:szCs w:val="24"/>
        </w:rPr>
        <w:tab/>
        <w:t xml:space="preserve">Koyama T, Weeraratne D, Snowdon JL, Parida L. Emergence of drift variants that may affect COVID-19 vaccine development and antibody treatment. Pathogens. 2020;9(5):324. </w:t>
      </w:r>
    </w:p>
    <w:p w14:paraId="169C991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6. </w:t>
      </w:r>
      <w:r w:rsidRPr="00273AE9">
        <w:rPr>
          <w:rFonts w:cs="Arial"/>
          <w:noProof/>
          <w:szCs w:val="24"/>
        </w:rPr>
        <w:tab/>
        <w:t xml:space="preserve">Sanjuán R, Nebot MR, Chirico N, Mansky LM, Belshaw R. Viral mutation rates. J Virol. 2010;84(19):9733–48. </w:t>
      </w:r>
    </w:p>
    <w:p w14:paraId="10A9094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7. </w:t>
      </w:r>
      <w:r w:rsidRPr="00273AE9">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3FD4C18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8. </w:t>
      </w:r>
      <w:r w:rsidRPr="00273AE9">
        <w:rPr>
          <w:rFonts w:cs="Arial"/>
          <w:noProof/>
          <w:szCs w:val="24"/>
        </w:rPr>
        <w:tab/>
        <w:t xml:space="preserve">Umemura T, Tanaka Y, Kiyosawa K, Alter HJ, Shih JW-K. Observation of positive selection within hypervariable regions of a newly identified DNA virus (SEN virus). FEBS Lett. 2002;510(3):171–4. </w:t>
      </w:r>
    </w:p>
    <w:p w14:paraId="60122E3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59. </w:t>
      </w:r>
      <w:r w:rsidRPr="00273AE9">
        <w:rPr>
          <w:rFonts w:cs="Arial"/>
          <w:noProof/>
          <w:szCs w:val="24"/>
        </w:rPr>
        <w:tab/>
        <w:t xml:space="preserve">Bédarida S, Dussol B, Signoli M, Biagini P. Analysis of Anelloviridae sequences characterized from serial human and animal biological samples. Infect Genet Evol. 2017;53:89–93. </w:t>
      </w:r>
    </w:p>
    <w:p w14:paraId="3484C93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60. </w:t>
      </w:r>
      <w:r w:rsidRPr="00273AE9">
        <w:rPr>
          <w:rFonts w:cs="Arial"/>
          <w:noProof/>
          <w:szCs w:val="24"/>
        </w:rPr>
        <w:tab/>
        <w:t>Shackelton LA, Rambaut A, Pybus OG, Holmes EC. JC virus evolution and its association with human populations. J Virol [Internet]. 2006 Oct;80(20):9928–33. Available from: https://pubmed.ncbi.nlm.nih.gov/17005670</w:t>
      </w:r>
    </w:p>
    <w:p w14:paraId="6527B11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1. </w:t>
      </w:r>
      <w:r w:rsidRPr="00273AE9">
        <w:rPr>
          <w:rFonts w:cs="Arial"/>
          <w:noProof/>
          <w:szCs w:val="24"/>
        </w:rPr>
        <w:tab/>
        <w:t>Shackelton LA, Holmes EC. Phylogenetic Evidence for the Rapid Evolution of Human B19 Erythrovirus. J Virol [Internet]. 2006 Apr 1;80(7):3666 LP – 3669. Available from: http://jvi.asm.org/content/80/7/3666.abstract</w:t>
      </w:r>
    </w:p>
    <w:p w14:paraId="3EC0EFE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2. </w:t>
      </w:r>
      <w:r w:rsidRPr="00273AE9">
        <w:rPr>
          <w:rFonts w:cs="Arial"/>
          <w:noProof/>
          <w:szCs w:val="24"/>
        </w:rPr>
        <w:tab/>
        <w:t xml:space="preserve">Chen Z, Ho WCS, Boon SS, Law PTY, Chan MCW, DeSalle R, et al. Ancient evolution and dispersion of human papillomavirus 58 variants. J Virol. 2017;91(21). </w:t>
      </w:r>
    </w:p>
    <w:p w14:paraId="0AC168F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3. </w:t>
      </w:r>
      <w:r w:rsidRPr="00273AE9">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38E5582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4. </w:t>
      </w:r>
      <w:r w:rsidRPr="00273AE9">
        <w:rPr>
          <w:rFonts w:cs="Arial"/>
          <w:noProof/>
          <w:szCs w:val="24"/>
        </w:rPr>
        <w:tab/>
        <w:t xml:space="preserve">Osiowy C, Sauder C. Detection of TT virus in human hair and skin. Hepatol Res. 2000;16(2):155–62. </w:t>
      </w:r>
    </w:p>
    <w:p w14:paraId="51728F8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5. </w:t>
      </w:r>
      <w:r w:rsidRPr="00273AE9">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32F907F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6. </w:t>
      </w:r>
      <w:r w:rsidRPr="00273AE9">
        <w:rPr>
          <w:rFonts w:cs="Arial"/>
          <w:noProof/>
          <w:szCs w:val="24"/>
        </w:rPr>
        <w:tab/>
        <w:t xml:space="preserve">Jenkins GM, Rambaut A, Pybus OG, Holmes EC. Rates of molecular evolution in RNA viruses: a quantitative phylogenetic analysis. J Mol Evol. 2002;54(2):156–65. </w:t>
      </w:r>
    </w:p>
    <w:p w14:paraId="16B31AA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7. </w:t>
      </w:r>
      <w:r w:rsidRPr="00273AE9">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7012013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8. </w:t>
      </w:r>
      <w:r w:rsidRPr="00273AE9">
        <w:rPr>
          <w:rFonts w:cs="Arial"/>
          <w:noProof/>
          <w:szCs w:val="24"/>
        </w:rPr>
        <w:tab/>
        <w:t xml:space="preserve">Harkins GW, Martin DP, Christoffels A, Varsani A. Towards inferring the global movement of beak and feather disease virus. Virology [Internet]. 2014;450–451:24–33. Available from: </w:t>
      </w:r>
      <w:r w:rsidRPr="00273AE9">
        <w:rPr>
          <w:rFonts w:cs="Arial"/>
          <w:noProof/>
          <w:szCs w:val="24"/>
        </w:rPr>
        <w:lastRenderedPageBreak/>
        <w:t>https://www.sciencedirect.com/science/article/pii/S0042682213006557</w:t>
      </w:r>
    </w:p>
    <w:p w14:paraId="7DC5433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69. </w:t>
      </w:r>
      <w:r w:rsidRPr="00273AE9">
        <w:rPr>
          <w:rFonts w:cs="Arial"/>
          <w:noProof/>
          <w:szCs w:val="24"/>
        </w:rPr>
        <w:tab/>
        <w:t xml:space="preserve">Streck AF, Bonatto SL, Homeier T, Souza CK, Gonçalves KR, Gava D, et al. High rate of viral evolution in the capsid protein of porcine parvovirus. J Gen Virol. 2011;92(11):2628–36. </w:t>
      </w:r>
    </w:p>
    <w:p w14:paraId="13B083A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0. </w:t>
      </w:r>
      <w:r w:rsidRPr="00273AE9">
        <w:rPr>
          <w:rFonts w:cs="Arial"/>
          <w:noProof/>
          <w:szCs w:val="24"/>
        </w:rPr>
        <w:tab/>
        <w:t>Sanjuán R, Domingo-Calap P. Mechanisms of viral mutation. Cell Mol Life Sci [Internet]. 2016;73(23):4433–48. Available from: https://doi.org/10.1007/s00018-016-2299-6</w:t>
      </w:r>
    </w:p>
    <w:p w14:paraId="75B75C1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1. </w:t>
      </w:r>
      <w:r w:rsidRPr="00273AE9">
        <w:rPr>
          <w:rFonts w:cs="Arial"/>
          <w:noProof/>
          <w:szCs w:val="24"/>
        </w:rPr>
        <w:tab/>
        <w:t xml:space="preserve">Stavrou S, Ross SR. APOBEC3 proteins in viral immunity. J Immunol. 2015;195(10):4565–70. </w:t>
      </w:r>
    </w:p>
    <w:p w14:paraId="1654773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2. </w:t>
      </w:r>
      <w:r w:rsidRPr="00273AE9">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416EF7F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3. </w:t>
      </w:r>
      <w:r w:rsidRPr="00273AE9">
        <w:rPr>
          <w:rFonts w:cs="Arial"/>
          <w:noProof/>
          <w:szCs w:val="24"/>
        </w:rPr>
        <w:tab/>
        <w:t xml:space="preserve">Yu Q, König R, Pillai S, Chiles K, Kearney M, Palmer S, et al. Single-strand specificity of APOBEC3G accounts for minus-strand deamination of the HIV genome. Nat Struct Mol Biol. 2004;11(5):435–42. </w:t>
      </w:r>
    </w:p>
    <w:p w14:paraId="592B76E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4. </w:t>
      </w:r>
      <w:r w:rsidRPr="00273AE9">
        <w:rPr>
          <w:rFonts w:cs="Arial"/>
          <w:noProof/>
          <w:szCs w:val="24"/>
        </w:rPr>
        <w:tab/>
        <w:t xml:space="preserve">Lefeuvre P, Lett J-M, Varsani A, Martin DP. Widely conserved recombination patterns among single-stranded DNA viruses. J Virol. 2009;83(6):2697–707. </w:t>
      </w:r>
    </w:p>
    <w:p w14:paraId="737E44C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5. </w:t>
      </w:r>
      <w:r w:rsidRPr="00273AE9">
        <w:rPr>
          <w:rFonts w:cs="Arial"/>
          <w:noProof/>
          <w:szCs w:val="24"/>
        </w:rPr>
        <w:tab/>
        <w:t xml:space="preserve">Felsenstein J. The evolutionary advantage of recombination. Genetics. 1974;78(2):737–56. </w:t>
      </w:r>
    </w:p>
    <w:p w14:paraId="4E21689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6. </w:t>
      </w:r>
      <w:r w:rsidRPr="00273AE9">
        <w:rPr>
          <w:rFonts w:cs="Arial"/>
          <w:noProof/>
          <w:szCs w:val="24"/>
        </w:rPr>
        <w:tab/>
        <w:t xml:space="preserve">Keightley PD, Otto SP. Interference among deleterious mutations favours sex and recombination in finite populations. Nature. 2006;443(7107):89–92. </w:t>
      </w:r>
    </w:p>
    <w:p w14:paraId="72B69B6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7. </w:t>
      </w:r>
      <w:r w:rsidRPr="00273AE9">
        <w:rPr>
          <w:rFonts w:cs="Arial"/>
          <w:noProof/>
          <w:szCs w:val="24"/>
        </w:rPr>
        <w:tab/>
        <w:t xml:space="preserve">Charlesworth B. Mutation-selection balance and the evolutionary advantage of sex and recombination. Genet Res (Camb). 1990;55(3):199–221. </w:t>
      </w:r>
    </w:p>
    <w:p w14:paraId="6274DF3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8. </w:t>
      </w:r>
      <w:r w:rsidRPr="00273AE9">
        <w:rPr>
          <w:rFonts w:cs="Arial"/>
          <w:noProof/>
          <w:szCs w:val="24"/>
        </w:rPr>
        <w:tab/>
        <w:t xml:space="preserve">Dehghan S, Seto J, Liu EB, Ismail AM, Madupu R, Heim A, et al. A zoonotic </w:t>
      </w:r>
      <w:r w:rsidRPr="00273AE9">
        <w:rPr>
          <w:rFonts w:cs="Arial"/>
          <w:noProof/>
          <w:szCs w:val="24"/>
        </w:rPr>
        <w:lastRenderedPageBreak/>
        <w:t xml:space="preserve">adenoviral human pathogen emerged through genomic recombination among human and nonhuman simian hosts. J Virol. 2019;93(18). </w:t>
      </w:r>
    </w:p>
    <w:p w14:paraId="38A4135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79. </w:t>
      </w:r>
      <w:r w:rsidRPr="00273AE9">
        <w:rPr>
          <w:rFonts w:cs="Arial"/>
          <w:noProof/>
          <w:szCs w:val="24"/>
        </w:rPr>
        <w:tab/>
        <w:t>Jackwood MW, Boynton TO, Hilt DA, McKinley ET, Kissinger JC, Paterson AH, et al. Emergence of a group 3 coronavirus through recombination. Virology [Internet]. 2010;398(1):98–108. Available from: https://www.sciencedirect.com/science/article/pii/S0042682209007806</w:t>
      </w:r>
    </w:p>
    <w:p w14:paraId="098648E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0. </w:t>
      </w:r>
      <w:r w:rsidRPr="00273AE9">
        <w:rPr>
          <w:rFonts w:cs="Arial"/>
          <w:noProof/>
          <w:szCs w:val="24"/>
        </w:rPr>
        <w:tab/>
        <w:t>Martin DP, Murrell B, Golden M, Khoosal A, Muhire B. RDP4: Detection and analysis of recombination patterns in virus genomes. Virus Evol [Internet]. 2015 Mar 1;1(1). Available from: https://doi.org/10.1093/ve/vev003</w:t>
      </w:r>
    </w:p>
    <w:p w14:paraId="7FA748B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1. </w:t>
      </w:r>
      <w:r w:rsidRPr="00273AE9">
        <w:rPr>
          <w:rFonts w:cs="Arial"/>
          <w:noProof/>
          <w:szCs w:val="24"/>
        </w:rPr>
        <w:tab/>
        <w:t xml:space="preserve">Fahsbender E, Burns JM, Kim S, Kraberger S, Frankfurter G, Eilers AA, et al. Diverse and highly recombinant anelloviruses associated with Weddell seals in Antarctica. Virus Evol. 2017;3(1). </w:t>
      </w:r>
    </w:p>
    <w:p w14:paraId="4F9C7D6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2. </w:t>
      </w:r>
      <w:r w:rsidRPr="00273AE9">
        <w:rPr>
          <w:rFonts w:cs="Arial"/>
          <w:noProof/>
          <w:szCs w:val="24"/>
        </w:rPr>
        <w:tab/>
        <w:t xml:space="preserve">Worobey M. Extensive homologous recombination among widely divergent TT viruses. J Virol. 2000;74(16):7666–70. </w:t>
      </w:r>
    </w:p>
    <w:p w14:paraId="4184913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3. </w:t>
      </w:r>
      <w:r w:rsidRPr="00273AE9">
        <w:rPr>
          <w:rFonts w:cs="Arial"/>
          <w:noProof/>
          <w:szCs w:val="24"/>
        </w:rPr>
        <w:tab/>
        <w:t>Manni F, Rotola A, Caselli E, Bertorelle G, Luca D Di. Detecting Recombination in TT Virus: A Phylogenetic Approach . J Mol Evol [Internet]. 2002;55(5):563–72. Available from: https://doi.org/10.1007/s00239-002-2352-y</w:t>
      </w:r>
    </w:p>
    <w:p w14:paraId="15C4DEC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4. </w:t>
      </w:r>
      <w:r w:rsidRPr="00273AE9">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3CA3374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5. </w:t>
      </w:r>
      <w:r w:rsidRPr="00273AE9">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5C8DA25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6. </w:t>
      </w:r>
      <w:r w:rsidRPr="00273AE9">
        <w:rPr>
          <w:rFonts w:cs="Arial"/>
          <w:noProof/>
          <w:szCs w:val="24"/>
        </w:rPr>
        <w:tab/>
        <w:t xml:space="preserve">Jarosova V, Pogranichniy R, Celer V. Prevalence and age distribution of porcine torque teno sus virus (TTSuV) in the Czech Republic. Folia Microbiol (Praha). 2011;56(2):90–4. </w:t>
      </w:r>
    </w:p>
    <w:p w14:paraId="40990EB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87. </w:t>
      </w:r>
      <w:r w:rsidRPr="00273AE9">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4AD63DA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8. </w:t>
      </w:r>
      <w:r w:rsidRPr="00273AE9">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1808DC5C"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89. </w:t>
      </w:r>
      <w:r w:rsidRPr="00273AE9">
        <w:rPr>
          <w:rFonts w:cs="Arial"/>
          <w:noProof/>
          <w:szCs w:val="24"/>
        </w:rPr>
        <w:tab/>
        <w:t xml:space="preserve">Fornai C, Maggi F, Vatteroni ML, Pistello M, Bendinelli M. High prevalence of TT virus (TTV) and TTV-like minivirus in cervical swabs. J Clin Microbiol. 2001;39(5):2022–4. </w:t>
      </w:r>
    </w:p>
    <w:p w14:paraId="26FA65F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0. </w:t>
      </w:r>
      <w:r w:rsidRPr="00273AE9">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6F26F64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1. </w:t>
      </w:r>
      <w:r w:rsidRPr="00273AE9">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44C295B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2. </w:t>
      </w:r>
      <w:r w:rsidRPr="00273AE9">
        <w:rPr>
          <w:rFonts w:cs="Arial"/>
          <w:noProof/>
          <w:szCs w:val="24"/>
        </w:rPr>
        <w:tab/>
        <w:t xml:space="preserve">Itoh M, Shimomura H, Fujioka S-I, Miyake M, Tsuji H, Ikeda F, et al. High Prevalence of TT Virus in Human Bile Juice Samples. Dig Dis Sci. 2001;46(3):457–62. </w:t>
      </w:r>
    </w:p>
    <w:p w14:paraId="77F6C05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3. </w:t>
      </w:r>
      <w:r w:rsidRPr="00273AE9">
        <w:rPr>
          <w:rFonts w:cs="Arial"/>
          <w:noProof/>
          <w:szCs w:val="24"/>
        </w:rPr>
        <w:tab/>
        <w:t xml:space="preserve">Kekarainen T, Lopez-Soria S, Segales J. Detection of swine Torque teno virus genogroups 1 and 2 in boar sera and semen. Theriogenology. 2007;68(7):966–71. </w:t>
      </w:r>
    </w:p>
    <w:p w14:paraId="503D6CD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4. </w:t>
      </w:r>
      <w:r w:rsidRPr="00273AE9">
        <w:rPr>
          <w:rFonts w:cs="Arial"/>
          <w:noProof/>
          <w:szCs w:val="24"/>
        </w:rPr>
        <w:tab/>
        <w:t xml:space="preserve">Goto K, Sugiyama K, Ando T, Mizutani F, Terabe K, Tanaka K, et al. Detection rates of TT virus DNA in serum of umbilical cord blood, breast milk and saliva. Tohoku J Exp Med. 2000;191(4):203–7. </w:t>
      </w:r>
    </w:p>
    <w:p w14:paraId="5F849C8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5. </w:t>
      </w:r>
      <w:r w:rsidRPr="00273AE9">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7D7540D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96. </w:t>
      </w:r>
      <w:r w:rsidRPr="00273AE9">
        <w:rPr>
          <w:rFonts w:cs="Arial"/>
          <w:noProof/>
          <w:szCs w:val="24"/>
        </w:rPr>
        <w:tab/>
        <w:t xml:space="preserve">Bernardin F, Operskalski E, Busch M, Delwart E. Transfusion transmission of highly prevalent commensal human viruses. Transfusion. 2010;50(11):2474–83. </w:t>
      </w:r>
    </w:p>
    <w:p w14:paraId="1644ECC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7. </w:t>
      </w:r>
      <w:r w:rsidRPr="00273AE9">
        <w:rPr>
          <w:rFonts w:cs="Arial"/>
          <w:noProof/>
          <w:szCs w:val="24"/>
        </w:rPr>
        <w:tab/>
        <w:t xml:space="preserve">Boone SA, Gerba CP. Significance of fomites in the spread of respiratory and enteric viral disease. Appl Environ Microbiol. 2007;73(6):1687–96. </w:t>
      </w:r>
    </w:p>
    <w:p w14:paraId="6D3CF14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8. </w:t>
      </w:r>
      <w:r w:rsidRPr="00273AE9">
        <w:rPr>
          <w:rFonts w:cs="Arial"/>
          <w:noProof/>
          <w:szCs w:val="24"/>
        </w:rPr>
        <w:tab/>
        <w:t xml:space="preserve">Verani M, Casini B, Battistini R, Pizzi F, Rovini E, Carducci A. One-year monthly monitoring of Torque teno virus (TTV) in river water in Italy. Water Sci Technol. 2006;54(3):191–5. </w:t>
      </w:r>
    </w:p>
    <w:p w14:paraId="5600055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99. </w:t>
      </w:r>
      <w:r w:rsidRPr="00273AE9">
        <w:rPr>
          <w:rFonts w:cs="Arial"/>
          <w:noProof/>
          <w:szCs w:val="24"/>
        </w:rPr>
        <w:tab/>
        <w:t>Diniz</w:t>
      </w:r>
      <w:r w:rsidRPr="00273AE9">
        <w:rPr>
          <w:rFonts w:ascii="Cambria Math" w:hAnsi="Cambria Math" w:cs="Cambria Math"/>
          <w:noProof/>
          <w:szCs w:val="24"/>
        </w:rPr>
        <w:t>‐</w:t>
      </w:r>
      <w:r w:rsidRPr="00273AE9">
        <w:rPr>
          <w:rFonts w:cs="Arial"/>
          <w:noProof/>
          <w:szCs w:val="24"/>
        </w:rPr>
        <w:t xml:space="preserve">Mendes L, Paula VS de, Luz SLB, Niel C. High prevalence of human Torque teno virus in streams crossing the city of Manaus, Brazilian Amazon. J Appl Microbiol. 2008;105(1):51–8. </w:t>
      </w:r>
    </w:p>
    <w:p w14:paraId="59DA5D7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0. </w:t>
      </w:r>
      <w:r w:rsidRPr="00273AE9">
        <w:rPr>
          <w:rFonts w:cs="Arial"/>
          <w:noProof/>
          <w:szCs w:val="24"/>
        </w:rPr>
        <w:tab/>
        <w:t xml:space="preserve">Haramoto E, Kitajima M, Katayama H, Ohgaki S. Real-time PCR detection of adenoviruses, polyomaviruses, and torque teno viruses in river water in Japan. Water Res. 2010;44(6):1747–52. </w:t>
      </w:r>
    </w:p>
    <w:p w14:paraId="2941275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1. </w:t>
      </w:r>
      <w:r w:rsidRPr="00273AE9">
        <w:rPr>
          <w:rFonts w:cs="Arial"/>
          <w:noProof/>
          <w:szCs w:val="24"/>
        </w:rPr>
        <w:tab/>
        <w:t xml:space="preserve">Haramoto E, Katayama H, Oguma K, Yamashita H, Nakajima E, Ohgaki S. One-year monthly monitoring of Torque teno virus (TTV) in wastewater treatment plants in Japan. Water Res. 2005;39(10):2008–13. </w:t>
      </w:r>
    </w:p>
    <w:p w14:paraId="438E8DB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2. </w:t>
      </w:r>
      <w:r w:rsidRPr="00273AE9">
        <w:rPr>
          <w:rFonts w:cs="Arial"/>
          <w:noProof/>
          <w:szCs w:val="24"/>
        </w:rPr>
        <w:tab/>
        <w:t>Griffin JS, Plummer JD, Long SC. Torque teno virus: an improved indicator for viral pathogens in drinking waters. Virol J [Internet]. 2008;5(1):112. Available from: https://doi.org/10.1186/1743-422X-5-112</w:t>
      </w:r>
    </w:p>
    <w:p w14:paraId="4EDF9B4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3. </w:t>
      </w:r>
      <w:r w:rsidRPr="00273AE9">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73546E3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4. </w:t>
      </w:r>
      <w:r w:rsidRPr="00273AE9">
        <w:rPr>
          <w:rFonts w:cs="Arial"/>
          <w:noProof/>
          <w:szCs w:val="24"/>
        </w:rPr>
        <w:tab/>
        <w:t xml:space="preserve">Davidson I, Artzi N, Shkoda I, Lublin A, Loeb E, Schat KA. The contribution of feathers in the spread of chicken anemia virus. Virus Res. 2008;132(1–2):152–9. </w:t>
      </w:r>
    </w:p>
    <w:p w14:paraId="0915577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5. </w:t>
      </w:r>
      <w:r w:rsidRPr="00273AE9">
        <w:rPr>
          <w:rFonts w:cs="Arial"/>
          <w:noProof/>
          <w:szCs w:val="24"/>
        </w:rPr>
        <w:tab/>
        <w:t xml:space="preserve">Carducci A, Verani M, Lombardi R, Casini B, Privitera G. Environmental survey to assess viral contamination of air and surfaces in hospital settings. J Hosp Infect </w:t>
      </w:r>
      <w:r w:rsidRPr="00273AE9">
        <w:rPr>
          <w:rFonts w:cs="Arial"/>
          <w:noProof/>
          <w:szCs w:val="24"/>
        </w:rPr>
        <w:lastRenderedPageBreak/>
        <w:t>[Internet]. 2011;77(3):242–7. Available from: http://www.sciencedirect.com/science/article/pii/S0195670110004652</w:t>
      </w:r>
    </w:p>
    <w:p w14:paraId="12C9A3F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6. </w:t>
      </w:r>
      <w:r w:rsidRPr="00273AE9">
        <w:rPr>
          <w:rFonts w:cs="Arial"/>
          <w:noProof/>
          <w:szCs w:val="24"/>
        </w:rPr>
        <w:tab/>
        <w:t xml:space="preserve">Teixeira TF, Dezen D, Cibulski SP, Varela APM, Holz CL, Franco AC, et al. Torque teno sus virus (TTSuV) in cell cultures and trypsin. PLoS One. 2011;6(3):e17501. </w:t>
      </w:r>
    </w:p>
    <w:p w14:paraId="5CA4CB0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7. </w:t>
      </w:r>
      <w:r w:rsidRPr="00273AE9">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390D5BC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8. </w:t>
      </w:r>
      <w:r w:rsidRPr="00273AE9">
        <w:rPr>
          <w:rFonts w:cs="Arial"/>
          <w:noProof/>
          <w:szCs w:val="24"/>
        </w:rPr>
        <w:tab/>
        <w:t xml:space="preserve">Zhu B. Degradation of plasmid and plant DNA in water microcosms monitored by natural transformation and real-time polymerase chain reaction (PCR). Water Res. 2006;40(17):3231–8. </w:t>
      </w:r>
    </w:p>
    <w:p w14:paraId="5087B14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09. </w:t>
      </w:r>
      <w:r w:rsidRPr="00273AE9">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00A8903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0. </w:t>
      </w:r>
      <w:r w:rsidRPr="00273AE9">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5DB05F6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1. </w:t>
      </w:r>
      <w:r w:rsidRPr="00273AE9">
        <w:rPr>
          <w:rFonts w:cs="Arial"/>
          <w:noProof/>
          <w:szCs w:val="24"/>
        </w:rPr>
        <w:tab/>
        <w:t xml:space="preserve">Hameed M, Liu K, Anwar MN, Wahaab A, Li C, Di D, et al. A viral metagenomic analysis reveals rich viral abundance and diversity in mosquitoes from pig farms. Transbound Emerg Dis. 2020;67(1):328–43. </w:t>
      </w:r>
    </w:p>
    <w:p w14:paraId="52489D5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2. </w:t>
      </w:r>
      <w:r w:rsidRPr="00273AE9">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46C96E1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3. </w:t>
      </w:r>
      <w:r w:rsidRPr="00273AE9">
        <w:rPr>
          <w:rFonts w:cs="Arial"/>
          <w:noProof/>
          <w:szCs w:val="24"/>
        </w:rPr>
        <w:tab/>
        <w:t xml:space="preserve">Matsubara H, Michitaka K, Horiike N, Kihana T, Yano M, Mori T, et al. Existence of TT virus DNA and TTV-like mini virus DNA in infant cord blood: mother-to-neonatal </w:t>
      </w:r>
      <w:r w:rsidRPr="00273AE9">
        <w:rPr>
          <w:rFonts w:cs="Arial"/>
          <w:noProof/>
          <w:szCs w:val="24"/>
        </w:rPr>
        <w:lastRenderedPageBreak/>
        <w:t>transmission. Hepatol Res [Internet]. 2001;21(3):280–7. Available from: http://www.sciencedirect.com/science/article/pii/S1386634601001152</w:t>
      </w:r>
    </w:p>
    <w:p w14:paraId="3890835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4. </w:t>
      </w:r>
      <w:r w:rsidRPr="00273AE9">
        <w:rPr>
          <w:rFonts w:cs="Arial"/>
          <w:noProof/>
          <w:szCs w:val="24"/>
        </w:rPr>
        <w:tab/>
        <w:t xml:space="preserve">Tyschik EA, Shcherbakova SM, Ibragimov RR, Rebrikov D V. Transplacental transmission of torque teno virus. Virol J. 2017;14(1):92. </w:t>
      </w:r>
    </w:p>
    <w:p w14:paraId="1B0BF33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5. </w:t>
      </w:r>
      <w:r w:rsidRPr="00273AE9">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347EE89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6. </w:t>
      </w:r>
      <w:r w:rsidRPr="00273AE9">
        <w:rPr>
          <w:rFonts w:cs="Arial"/>
          <w:noProof/>
          <w:szCs w:val="24"/>
        </w:rPr>
        <w:tab/>
        <w:t xml:space="preserve">Martínez-Guinó L, Kekarainen T, Segalés J. Evidence of Torque teno virus (TTV) vertical transmission in swine. Theriogenology. 2009;71(9):1390–5. </w:t>
      </w:r>
    </w:p>
    <w:p w14:paraId="03AEA22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7. </w:t>
      </w:r>
      <w:r w:rsidRPr="00273AE9">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5D8EB6A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8. </w:t>
      </w:r>
      <w:r w:rsidRPr="00273AE9">
        <w:rPr>
          <w:rFonts w:cs="Arial"/>
          <w:noProof/>
          <w:szCs w:val="24"/>
        </w:rPr>
        <w:tab/>
        <w:t xml:space="preserve">Ng TFF, Willner DL, Lim YW, Schmieder R, Chau B, Nilsson C, et al. Broad surveys of DNA viral diversity obtained through viral metagenomics of mosquitoes. PLoS One. 2011;6(6):e20579. </w:t>
      </w:r>
    </w:p>
    <w:p w14:paraId="47034A9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19. </w:t>
      </w:r>
      <w:r w:rsidRPr="00273AE9">
        <w:rPr>
          <w:rFonts w:cs="Arial"/>
          <w:noProof/>
          <w:szCs w:val="24"/>
        </w:rPr>
        <w:tab/>
        <w:t xml:space="preserve">Ng TFF, Suedmeyer WK, Wheeler E, Gulland F, Breitbart M. Novel anellovirus discovered from a mortality event of captive California sea lions. J Gen Virol. 2009;90(5):1256–61. </w:t>
      </w:r>
    </w:p>
    <w:p w14:paraId="645155B9"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0. </w:t>
      </w:r>
      <w:r w:rsidRPr="00273AE9">
        <w:rPr>
          <w:rFonts w:cs="Arial"/>
          <w:noProof/>
          <w:szCs w:val="24"/>
        </w:rPr>
        <w:tab/>
        <w:t xml:space="preserve">Ye J, Tian X, Xie Q, Zhang Y, Sheng Y, Zhang Z, et al. Avian gyrovirus 2 DNA in fowl from live poultry markets and in healthy humans, China. Emerg Infect Dis. 2015;21(8):1486. </w:t>
      </w:r>
    </w:p>
    <w:p w14:paraId="1F52965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1. </w:t>
      </w:r>
      <w:r w:rsidRPr="00273AE9">
        <w:rPr>
          <w:rFonts w:cs="Arial"/>
          <w:noProof/>
          <w:szCs w:val="24"/>
        </w:rPr>
        <w:tab/>
        <w:t xml:space="preserve">Singh G, Ramamoorthy S. Potential for the cross-species transmission of swine torque teno viruses. Vet Microbiol. 2018;215:66–70. </w:t>
      </w:r>
    </w:p>
    <w:p w14:paraId="3E5F46C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2. </w:t>
      </w:r>
      <w:r w:rsidRPr="00273AE9">
        <w:rPr>
          <w:rFonts w:cs="Arial"/>
          <w:noProof/>
          <w:szCs w:val="24"/>
        </w:rPr>
        <w:tab/>
        <w:t xml:space="preserve">Bigarré L, Beven V, De Boisséson C, Grasland B, Rose N, Biagini P, et al. Pig anelloviruses are highly prevalent in swine herds in France. J Gen Virol. </w:t>
      </w:r>
      <w:r w:rsidRPr="00273AE9">
        <w:rPr>
          <w:rFonts w:cs="Arial"/>
          <w:noProof/>
          <w:szCs w:val="24"/>
        </w:rPr>
        <w:lastRenderedPageBreak/>
        <w:t xml:space="preserve">2005;86(3):631–5. </w:t>
      </w:r>
    </w:p>
    <w:p w14:paraId="682BF83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3. </w:t>
      </w:r>
      <w:r w:rsidRPr="00273AE9">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79DE5CB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4. </w:t>
      </w:r>
      <w:r w:rsidRPr="00273AE9">
        <w:rPr>
          <w:rFonts w:cs="Arial"/>
          <w:noProof/>
          <w:szCs w:val="24"/>
        </w:rPr>
        <w:tab/>
        <w:t xml:space="preserve">Du J, Li Y, Lu L, Zheng D, Liu B, Yang L, et al. Biodiversity of rodent anelloviruses in China. Emerg Microbes Infect. 2018;7(1):1–3. </w:t>
      </w:r>
    </w:p>
    <w:p w14:paraId="62972F7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5. </w:t>
      </w:r>
      <w:r w:rsidRPr="00273AE9">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5D05E756"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6. </w:t>
      </w:r>
      <w:r w:rsidRPr="00273AE9">
        <w:rPr>
          <w:rFonts w:cs="Arial"/>
          <w:noProof/>
          <w:szCs w:val="24"/>
        </w:rPr>
        <w:tab/>
        <w:t xml:space="preserve">Ondov BD, Treangen TJ, Melsted P, Mallonee AB, Bergman NH, Koren S, et al. Mash: fast genome and metagenome distance estimation using MinHash. Genome Biol. 2016;17(1):132. </w:t>
      </w:r>
    </w:p>
    <w:p w14:paraId="4688C40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7. </w:t>
      </w:r>
      <w:r w:rsidRPr="00273AE9">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07D52F1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8. </w:t>
      </w:r>
      <w:r w:rsidRPr="00273AE9">
        <w:rPr>
          <w:rFonts w:cs="Arial"/>
          <w:noProof/>
          <w:szCs w:val="24"/>
        </w:rPr>
        <w:tab/>
        <w:t xml:space="preserve">Trajano E. Movements of cave bats in southeastern Brazil, with emphasis on the population ecology of the common vampire bat, Desmodus rotundus (Chiroptera). Biotropica. 1996;121–9. </w:t>
      </w:r>
    </w:p>
    <w:p w14:paraId="187B4F9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29. </w:t>
      </w:r>
      <w:r w:rsidRPr="00273AE9">
        <w:rPr>
          <w:rFonts w:cs="Arial"/>
          <w:noProof/>
          <w:szCs w:val="24"/>
        </w:rPr>
        <w:tab/>
        <w:t>Dimitrov DS. Virus entry: molecular mechanisms and biomedical applications. Nat Rev Microbiol [Internet]. 2004;2(2):109–22. Available from: https://doi.org/10.1038/nrmicro817</w:t>
      </w:r>
    </w:p>
    <w:p w14:paraId="4DA8C7A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0. </w:t>
      </w:r>
      <w:r w:rsidRPr="00273AE9">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5EFFC77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131. </w:t>
      </w:r>
      <w:r w:rsidRPr="00273AE9">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1594788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2. </w:t>
      </w:r>
      <w:r w:rsidRPr="00273AE9">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7BE17BE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3. </w:t>
      </w:r>
      <w:r w:rsidRPr="00273AE9">
        <w:rPr>
          <w:rFonts w:cs="Arial"/>
          <w:noProof/>
          <w:szCs w:val="24"/>
        </w:rPr>
        <w:tab/>
        <w:t xml:space="preserve">Bechara C, Sagan S. Cell-penetrating peptides: 20 years later, where do we stand? FEBS Lett. 2013;587(12):1693–702. </w:t>
      </w:r>
    </w:p>
    <w:p w14:paraId="145B6673"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4. </w:t>
      </w:r>
      <w:r w:rsidRPr="00273AE9">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1176044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5. </w:t>
      </w:r>
      <w:r w:rsidRPr="00273AE9">
        <w:rPr>
          <w:rFonts w:cs="Arial"/>
          <w:noProof/>
          <w:szCs w:val="24"/>
        </w:rPr>
        <w:tab/>
        <w:t>Ouyang T, Niu G, Liu X, Zhang X, Zhang Y, Ren L. Recent progress on porcine circovirus type 3. Infect Genet Evol [Internet]. 2019;73:227–33. Available from: http://www.sciencedirect.com/science/article/pii/S1567134819300875</w:t>
      </w:r>
    </w:p>
    <w:p w14:paraId="778FAC2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6. </w:t>
      </w:r>
      <w:r w:rsidRPr="00273AE9">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5DCB43A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7. </w:t>
      </w:r>
      <w:r w:rsidRPr="00273AE9">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59EE690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8. </w:t>
      </w:r>
      <w:r w:rsidRPr="00273AE9">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2A3F2C5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39. </w:t>
      </w:r>
      <w:r w:rsidRPr="00273AE9">
        <w:rPr>
          <w:rFonts w:cs="Arial"/>
          <w:noProof/>
          <w:szCs w:val="24"/>
        </w:rPr>
        <w:tab/>
        <w:t xml:space="preserve">Rainey GJA, Natonson A, Maxfield LF, Coffin JM. Mechanisms of avian retroviral </w:t>
      </w:r>
      <w:r w:rsidRPr="00273AE9">
        <w:rPr>
          <w:rFonts w:cs="Arial"/>
          <w:noProof/>
          <w:szCs w:val="24"/>
        </w:rPr>
        <w:lastRenderedPageBreak/>
        <w:t xml:space="preserve">host range extension. J Virol. 2003;77(12):6709–19. </w:t>
      </w:r>
    </w:p>
    <w:p w14:paraId="5494214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0. </w:t>
      </w:r>
      <w:r w:rsidRPr="00273AE9">
        <w:rPr>
          <w:rFonts w:cs="Arial"/>
          <w:noProof/>
          <w:szCs w:val="24"/>
        </w:rPr>
        <w:tab/>
        <w:t xml:space="preserve">Iwaki Y, Aiba N, Tran HTT, Ding X, Hayashi S, Arakawa Y, et al. Simian TT virus (s-TTV) infection in patients with liver diseases. Hepatol Res. 2003;25(2):135–42. </w:t>
      </w:r>
    </w:p>
    <w:p w14:paraId="51CD725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1. </w:t>
      </w:r>
      <w:r w:rsidRPr="00273AE9">
        <w:rPr>
          <w:rFonts w:cs="Arial"/>
          <w:noProof/>
          <w:szCs w:val="24"/>
        </w:rPr>
        <w:tab/>
        <w:t xml:space="preserve">Chu DKW, Poon LLM, Chiu SSS, Chan KH, Ng EM, Bauer I, et al. Characterization of a novel gyrovirus in human stool and chicken meat. J Clin Virol. 2012;55(3):209–13. </w:t>
      </w:r>
    </w:p>
    <w:p w14:paraId="51A758E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2. </w:t>
      </w:r>
      <w:r w:rsidRPr="00273AE9">
        <w:rPr>
          <w:rFonts w:cs="Arial"/>
          <w:noProof/>
          <w:szCs w:val="24"/>
        </w:rPr>
        <w:tab/>
        <w:t xml:space="preserve">Ssemadaali MA, Effertz K, Singh P, Kolyvushko O, Ramamoorthy S. Identification of heterologous Torque Teno Viruses in humans and swine. Sci Rep. 2016;6(1):1–10. </w:t>
      </w:r>
    </w:p>
    <w:p w14:paraId="1C098635"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3. </w:t>
      </w:r>
      <w:r w:rsidRPr="00273AE9">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346E6A42"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4. </w:t>
      </w:r>
      <w:r w:rsidRPr="00273AE9">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0AEF3900"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5. </w:t>
      </w:r>
      <w:r w:rsidRPr="00273AE9">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166A725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6. </w:t>
      </w:r>
      <w:r w:rsidRPr="00273AE9">
        <w:rPr>
          <w:rFonts w:cs="Arial"/>
          <w:noProof/>
          <w:szCs w:val="24"/>
        </w:rPr>
        <w:tab/>
        <w:t>Albery GF, Eskew EA, Ross N, Olival KJ. Predicting the global mammalian viral sharing network using phylogeography. Nat Commun [Internet]. 2020;11(1):2260. Available from: https://doi.org/10.1038/s41467-020-16153-4</w:t>
      </w:r>
    </w:p>
    <w:p w14:paraId="0CB250ED"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7. </w:t>
      </w:r>
      <w:r w:rsidRPr="00273AE9">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2FD7403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lastRenderedPageBreak/>
        <w:t xml:space="preserve">148. </w:t>
      </w:r>
      <w:r w:rsidRPr="00273AE9">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6FC7F0BF"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49. </w:t>
      </w:r>
      <w:r w:rsidRPr="00273AE9">
        <w:rPr>
          <w:rFonts w:cs="Arial"/>
          <w:noProof/>
          <w:szCs w:val="24"/>
        </w:rPr>
        <w:tab/>
        <w:t xml:space="preserve">Ge X, Li Y, Yang X, Zhang H, Zhou P, Zhang Y, et al. Metagenomic analysis of viruses from bat fecal samples reveals many novel viruses in insectivorous bats in China. J Virol. 2012;86(8):4620–30. </w:t>
      </w:r>
    </w:p>
    <w:p w14:paraId="646BBD01"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0. </w:t>
      </w:r>
      <w:r w:rsidRPr="00273AE9">
        <w:rPr>
          <w:rFonts w:cs="Arial"/>
          <w:noProof/>
          <w:szCs w:val="24"/>
        </w:rPr>
        <w:tab/>
        <w:t xml:space="preserve">Phan TG, Kapusinszky B, Wang C, Rose RK, Lipton HL, Delwart EL. The fecal viral flora of wild rodents. PLoS Pathog. 2011;7(9):e1002218. </w:t>
      </w:r>
    </w:p>
    <w:p w14:paraId="143EC5A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1. </w:t>
      </w:r>
      <w:r w:rsidRPr="00273AE9">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4732506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2. </w:t>
      </w:r>
      <w:r w:rsidRPr="00273AE9">
        <w:rPr>
          <w:rFonts w:cs="Arial"/>
          <w:noProof/>
          <w:szCs w:val="24"/>
        </w:rPr>
        <w:tab/>
        <w:t xml:space="preserve">Wang W, Hu H, Zijlstra RT, Zheng J, Gänzle MG. Metagenomic reconstructions of gut microbial metabolism in weanling pigs. Microbiome. 2019;7(1):1–11. </w:t>
      </w:r>
    </w:p>
    <w:p w14:paraId="7043F927"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3. </w:t>
      </w:r>
      <w:r w:rsidRPr="00273AE9">
        <w:rPr>
          <w:rFonts w:cs="Arial"/>
          <w:noProof/>
          <w:szCs w:val="24"/>
        </w:rPr>
        <w:tab/>
        <w:t xml:space="preserve">Zhang B, Tang C, Yue H, Ren Y, Song Z. Viral metagenomics analysis demonstrates the diversity of viral flora in piglet diarrhoeic faeces in China. J Gen Virol. 2014;95(7):1603–11. </w:t>
      </w:r>
    </w:p>
    <w:p w14:paraId="7ABA36AA"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4. </w:t>
      </w:r>
      <w:r w:rsidRPr="00273AE9">
        <w:rPr>
          <w:rFonts w:cs="Arial"/>
          <w:noProof/>
          <w:szCs w:val="24"/>
        </w:rPr>
        <w:tab/>
        <w:t xml:space="preserve">Masembe C, Michuki G, Onyango M, Rumberia C, Norling M, Bishop RP, et al. Viral metagenomics demonstrates that domestic pigs are a potential reservoir for Ndumu virus. Virol J. 2012;9(1):1–7. </w:t>
      </w:r>
    </w:p>
    <w:p w14:paraId="54D00E5E"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5. </w:t>
      </w:r>
      <w:r w:rsidRPr="00273AE9">
        <w:rPr>
          <w:rFonts w:cs="Arial"/>
          <w:noProof/>
          <w:szCs w:val="24"/>
        </w:rPr>
        <w:tab/>
        <w:t xml:space="preserve">Santini JM, Edwards SJL. Host range of SARS-CoV-2 and implications for public health. The Lancet Microbe. 2020;1(4):e141–2. </w:t>
      </w:r>
    </w:p>
    <w:p w14:paraId="4CC41AAB"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6. </w:t>
      </w:r>
      <w:r w:rsidRPr="00273AE9">
        <w:rPr>
          <w:rFonts w:cs="Arial"/>
          <w:noProof/>
          <w:szCs w:val="24"/>
        </w:rPr>
        <w:tab/>
        <w:t xml:space="preserve">Edwards SJL, Santini JM. Anthroponotic risk of SARS-CoV-2, precautionary mitigation, and outbreak management. The Lancet Microbe. 2020;1(5):e187–8. </w:t>
      </w:r>
    </w:p>
    <w:p w14:paraId="1A3FE8E4"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7. </w:t>
      </w:r>
      <w:r w:rsidRPr="00273AE9">
        <w:rPr>
          <w:rFonts w:cs="Arial"/>
          <w:noProof/>
          <w:szCs w:val="24"/>
        </w:rPr>
        <w:tab/>
        <w:t xml:space="preserve">van Dorp L, Tan CCS, Lam SD, Richard D, Owen C, Berchtold D, et al. Recurrent mutations in SARS-CoV-2 genomes isolated from mink point to rapid host-adaptation. bioRxiv [Internet]. 2020 Jan 1;2020.11.16.384743. Available from: </w:t>
      </w:r>
      <w:r w:rsidRPr="00273AE9">
        <w:rPr>
          <w:rFonts w:cs="Arial"/>
          <w:noProof/>
          <w:szCs w:val="24"/>
        </w:rPr>
        <w:lastRenderedPageBreak/>
        <w:t>http://biorxiv.org/content/early/2020/11/16/2020.11.16.384743.abstract</w:t>
      </w:r>
    </w:p>
    <w:p w14:paraId="20D63358" w14:textId="77777777" w:rsidR="00273AE9" w:rsidRPr="00273AE9" w:rsidRDefault="00273AE9" w:rsidP="00273AE9">
      <w:pPr>
        <w:widowControl w:val="0"/>
        <w:autoSpaceDE w:val="0"/>
        <w:autoSpaceDN w:val="0"/>
        <w:adjustRightInd w:val="0"/>
        <w:spacing w:before="240" w:after="0"/>
        <w:ind w:left="640" w:hanging="640"/>
        <w:rPr>
          <w:rFonts w:cs="Arial"/>
          <w:noProof/>
          <w:szCs w:val="24"/>
        </w:rPr>
      </w:pPr>
      <w:r w:rsidRPr="00273AE9">
        <w:rPr>
          <w:rFonts w:cs="Arial"/>
          <w:noProof/>
          <w:szCs w:val="24"/>
        </w:rPr>
        <w:t xml:space="preserve">158. </w:t>
      </w:r>
      <w:r w:rsidRPr="00273AE9">
        <w:rPr>
          <w:rFonts w:cs="Arial"/>
          <w:noProof/>
          <w:szCs w:val="24"/>
        </w:rPr>
        <w:tab/>
        <w:t xml:space="preserve">Warren CJ, Sawyer SL. How host genetics dictates successful viral zoonosis. PLoS Biol. 2019;17(4):e3000217. </w:t>
      </w:r>
    </w:p>
    <w:p w14:paraId="547C7981" w14:textId="77777777" w:rsidR="00273AE9" w:rsidRPr="00273AE9" w:rsidRDefault="00273AE9" w:rsidP="00273AE9">
      <w:pPr>
        <w:widowControl w:val="0"/>
        <w:autoSpaceDE w:val="0"/>
        <w:autoSpaceDN w:val="0"/>
        <w:adjustRightInd w:val="0"/>
        <w:spacing w:before="240" w:after="0"/>
        <w:ind w:left="640" w:hanging="640"/>
        <w:rPr>
          <w:rFonts w:cs="Arial"/>
          <w:noProof/>
        </w:rPr>
      </w:pPr>
      <w:r w:rsidRPr="00273AE9">
        <w:rPr>
          <w:rFonts w:cs="Arial"/>
          <w:noProof/>
          <w:szCs w:val="24"/>
        </w:rPr>
        <w:t xml:space="preserve">159. </w:t>
      </w:r>
      <w:r w:rsidRPr="00273AE9">
        <w:rPr>
          <w:rFonts w:cs="Arial"/>
          <w:noProof/>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6" w:name="_Toc63946545"/>
      <w:r w:rsidRPr="00720A83">
        <w:rPr>
          <w:rFonts w:cs="Arial"/>
          <w:lang w:val="en-GB"/>
        </w:rPr>
        <w:t>Checklist</w:t>
      </w:r>
      <w:bookmarkEnd w:id="26"/>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266A09">
      <w:pPr>
        <w:numPr>
          <w:ilvl w:val="0"/>
          <w:numId w:val="22"/>
        </w:num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Cedric Tan" w:date="2021-02-02T09:20:00Z" w:initials="CT">
    <w:p w14:paraId="301E7BC8" w14:textId="5F841A3E" w:rsidR="00274C63" w:rsidRDefault="00274C63">
      <w:pPr>
        <w:pStyle w:val="CommentText"/>
      </w:pPr>
      <w:r>
        <w:rPr>
          <w:rStyle w:val="CommentReference"/>
        </w:rPr>
        <w:annotationRef/>
      </w:r>
      <w:r>
        <w:t>Not sure your reader is going to know what this means exactly – perhaps include a footnote to explain</w:t>
      </w:r>
    </w:p>
  </w:comment>
  <w:comment w:id="17" w:author="Cedric Tan" w:date="2021-02-02T09:38:00Z" w:initials="CT">
    <w:p w14:paraId="48AB747F" w14:textId="6F7C2FEF" w:rsidR="00274C63" w:rsidRDefault="00274C63">
      <w:pPr>
        <w:pStyle w:val="CommentText"/>
      </w:pPr>
      <w:r>
        <w:rPr>
          <w:rStyle w:val="CommentReference"/>
        </w:rPr>
        <w:annotationRef/>
      </w:r>
      <w:proofErr w:type="gramStart"/>
      <w:r>
        <w:t>Also</w:t>
      </w:r>
      <w:proofErr w:type="gramEnd"/>
      <w:r>
        <w:t xml:space="preserve"> quantifiable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1E7BC8" w15:done="1"/>
  <w15:commentEx w15:paraId="48AB74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97F8" w16cex:dateUtc="2021-02-02T01:20:00Z"/>
  <w16cex:commentExtensible w16cex:durableId="23C39C0C" w16cex:dateUtc="2021-02-02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1E7BC8" w16cid:durableId="23C397F8"/>
  <w16cid:commentId w16cid:paraId="48AB747F" w16cid:durableId="23C39C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6C0C95" w14:textId="77777777" w:rsidR="00763B6B" w:rsidRDefault="00763B6B" w:rsidP="0054005A">
      <w:pPr>
        <w:spacing w:after="0" w:line="240" w:lineRule="auto"/>
      </w:pPr>
      <w:r>
        <w:separator/>
      </w:r>
    </w:p>
  </w:endnote>
  <w:endnote w:type="continuationSeparator" w:id="0">
    <w:p w14:paraId="6A4EF0A8" w14:textId="77777777" w:rsidR="00763B6B" w:rsidRDefault="00763B6B"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D9169" w14:textId="77777777" w:rsidR="00763B6B" w:rsidRDefault="00763B6B" w:rsidP="0054005A">
      <w:pPr>
        <w:spacing w:after="0" w:line="240" w:lineRule="auto"/>
      </w:pPr>
      <w:r>
        <w:separator/>
      </w:r>
    </w:p>
  </w:footnote>
  <w:footnote w:type="continuationSeparator" w:id="0">
    <w:p w14:paraId="1219797F" w14:textId="77777777" w:rsidR="00763B6B" w:rsidRDefault="00763B6B" w:rsidP="0054005A">
      <w:pPr>
        <w:spacing w:after="0" w:line="240" w:lineRule="auto"/>
      </w:pPr>
      <w:r>
        <w:continuationSeparator/>
      </w:r>
    </w:p>
  </w:footnote>
  <w:footnote w:id="1">
    <w:p w14:paraId="4B25E231" w14:textId="42043613" w:rsidR="0054005A" w:rsidRPr="0054005A" w:rsidRDefault="0054005A">
      <w:pPr>
        <w:pStyle w:val="FootnoteText"/>
        <w:rPr>
          <w:lang w:val="en-US"/>
        </w:rPr>
      </w:pPr>
      <w:r>
        <w:rPr>
          <w:rStyle w:val="FootnoteReference"/>
        </w:rPr>
        <w:footnoteRef/>
      </w:r>
      <w:r>
        <w:t xml:space="preserve"> </w:t>
      </w:r>
      <w:r w:rsidR="005610C4">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21"/>
  </w:num>
  <w:num w:numId="4">
    <w:abstractNumId w:val="30"/>
  </w:num>
  <w:num w:numId="5">
    <w:abstractNumId w:val="25"/>
  </w:num>
  <w:num w:numId="6">
    <w:abstractNumId w:val="37"/>
  </w:num>
  <w:num w:numId="7">
    <w:abstractNumId w:val="29"/>
  </w:num>
  <w:num w:numId="8">
    <w:abstractNumId w:val="33"/>
  </w:num>
  <w:num w:numId="9">
    <w:abstractNumId w:val="27"/>
  </w:num>
  <w:num w:numId="10">
    <w:abstractNumId w:val="32"/>
  </w:num>
  <w:num w:numId="11">
    <w:abstractNumId w:val="20"/>
  </w:num>
  <w:num w:numId="12">
    <w:abstractNumId w:val="35"/>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2"/>
  </w:num>
  <w:num w:numId="20">
    <w:abstractNumId w:val="1"/>
  </w:num>
  <w:num w:numId="21">
    <w:abstractNumId w:val="19"/>
  </w:num>
  <w:num w:numId="22">
    <w:abstractNumId w:val="2"/>
  </w:num>
  <w:num w:numId="23">
    <w:abstractNumId w:val="7"/>
  </w:num>
  <w:num w:numId="24">
    <w:abstractNumId w:val="11"/>
  </w:num>
  <w:num w:numId="25">
    <w:abstractNumId w:val="24"/>
  </w:num>
  <w:num w:numId="26">
    <w:abstractNumId w:val="36"/>
  </w:num>
  <w:num w:numId="27">
    <w:abstractNumId w:val="14"/>
  </w:num>
  <w:num w:numId="28">
    <w:abstractNumId w:val="34"/>
  </w:num>
  <w:num w:numId="29">
    <w:abstractNumId w:val="17"/>
  </w:num>
  <w:num w:numId="30">
    <w:abstractNumId w:val="12"/>
  </w:num>
  <w:num w:numId="31">
    <w:abstractNumId w:val="31"/>
  </w:num>
  <w:num w:numId="32">
    <w:abstractNumId w:val="15"/>
  </w:num>
  <w:num w:numId="33">
    <w:abstractNumId w:val="5"/>
  </w:num>
  <w:num w:numId="34">
    <w:abstractNumId w:val="23"/>
  </w:num>
  <w:num w:numId="35">
    <w:abstractNumId w:val="10"/>
  </w:num>
  <w:num w:numId="36">
    <w:abstractNumId w:val="28"/>
  </w:num>
  <w:num w:numId="37">
    <w:abstractNumId w:val="4"/>
  </w:num>
  <w:num w:numId="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0393C"/>
    <w:rsid w:val="000113BA"/>
    <w:rsid w:val="00016993"/>
    <w:rsid w:val="00016C67"/>
    <w:rsid w:val="0002454B"/>
    <w:rsid w:val="00025617"/>
    <w:rsid w:val="00026045"/>
    <w:rsid w:val="00030B86"/>
    <w:rsid w:val="0003422E"/>
    <w:rsid w:val="00036B93"/>
    <w:rsid w:val="00036E6F"/>
    <w:rsid w:val="00046D3C"/>
    <w:rsid w:val="00050A68"/>
    <w:rsid w:val="000518FD"/>
    <w:rsid w:val="00055280"/>
    <w:rsid w:val="00060047"/>
    <w:rsid w:val="00062214"/>
    <w:rsid w:val="00062B22"/>
    <w:rsid w:val="00065F9D"/>
    <w:rsid w:val="00066C77"/>
    <w:rsid w:val="0007480C"/>
    <w:rsid w:val="000762D9"/>
    <w:rsid w:val="00077BE3"/>
    <w:rsid w:val="0008071E"/>
    <w:rsid w:val="00080E56"/>
    <w:rsid w:val="0008222B"/>
    <w:rsid w:val="00086720"/>
    <w:rsid w:val="00090DF0"/>
    <w:rsid w:val="000A3DF4"/>
    <w:rsid w:val="000A6535"/>
    <w:rsid w:val="000A7258"/>
    <w:rsid w:val="000A7A37"/>
    <w:rsid w:val="000B221B"/>
    <w:rsid w:val="000B2C0D"/>
    <w:rsid w:val="000B5F8C"/>
    <w:rsid w:val="000C1E2E"/>
    <w:rsid w:val="000D0A89"/>
    <w:rsid w:val="000D0C5F"/>
    <w:rsid w:val="000D2B2E"/>
    <w:rsid w:val="000E0DDE"/>
    <w:rsid w:val="000E2661"/>
    <w:rsid w:val="000F11EB"/>
    <w:rsid w:val="000F23F9"/>
    <w:rsid w:val="000F3C9F"/>
    <w:rsid w:val="000F6193"/>
    <w:rsid w:val="000F7126"/>
    <w:rsid w:val="000F7F25"/>
    <w:rsid w:val="00105E9D"/>
    <w:rsid w:val="00105FC9"/>
    <w:rsid w:val="001156E2"/>
    <w:rsid w:val="00117F7A"/>
    <w:rsid w:val="00121180"/>
    <w:rsid w:val="00126997"/>
    <w:rsid w:val="00126DE0"/>
    <w:rsid w:val="0012706F"/>
    <w:rsid w:val="00131176"/>
    <w:rsid w:val="001320A5"/>
    <w:rsid w:val="00140910"/>
    <w:rsid w:val="001429D9"/>
    <w:rsid w:val="0015377A"/>
    <w:rsid w:val="00161CDA"/>
    <w:rsid w:val="00174CBC"/>
    <w:rsid w:val="00174F22"/>
    <w:rsid w:val="001831F9"/>
    <w:rsid w:val="00187562"/>
    <w:rsid w:val="00193952"/>
    <w:rsid w:val="00196E7B"/>
    <w:rsid w:val="001A1614"/>
    <w:rsid w:val="001B1E4B"/>
    <w:rsid w:val="001B28C6"/>
    <w:rsid w:val="001B49A5"/>
    <w:rsid w:val="001B727A"/>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5777"/>
    <w:rsid w:val="001F57FF"/>
    <w:rsid w:val="0020341B"/>
    <w:rsid w:val="00207A3A"/>
    <w:rsid w:val="00212671"/>
    <w:rsid w:val="00214F1E"/>
    <w:rsid w:val="0022196C"/>
    <w:rsid w:val="002317BF"/>
    <w:rsid w:val="002333A3"/>
    <w:rsid w:val="00233A0D"/>
    <w:rsid w:val="002353BB"/>
    <w:rsid w:val="00240918"/>
    <w:rsid w:val="00241002"/>
    <w:rsid w:val="00241439"/>
    <w:rsid w:val="00245077"/>
    <w:rsid w:val="00246CE6"/>
    <w:rsid w:val="00254FD7"/>
    <w:rsid w:val="002553C7"/>
    <w:rsid w:val="00260175"/>
    <w:rsid w:val="00261537"/>
    <w:rsid w:val="00263AA5"/>
    <w:rsid w:val="002645B1"/>
    <w:rsid w:val="002664D0"/>
    <w:rsid w:val="00266A09"/>
    <w:rsid w:val="00267444"/>
    <w:rsid w:val="00271373"/>
    <w:rsid w:val="00272DAE"/>
    <w:rsid w:val="00273AE9"/>
    <w:rsid w:val="00274C63"/>
    <w:rsid w:val="00275850"/>
    <w:rsid w:val="00275C3E"/>
    <w:rsid w:val="00282ACB"/>
    <w:rsid w:val="002926E5"/>
    <w:rsid w:val="00295928"/>
    <w:rsid w:val="00297A80"/>
    <w:rsid w:val="002A21F8"/>
    <w:rsid w:val="002A7E53"/>
    <w:rsid w:val="002B2041"/>
    <w:rsid w:val="002B229C"/>
    <w:rsid w:val="002B4579"/>
    <w:rsid w:val="002B6423"/>
    <w:rsid w:val="002C0CC2"/>
    <w:rsid w:val="002C1187"/>
    <w:rsid w:val="002C75DE"/>
    <w:rsid w:val="002D0F30"/>
    <w:rsid w:val="002D2F5E"/>
    <w:rsid w:val="002D6431"/>
    <w:rsid w:val="002D6A1F"/>
    <w:rsid w:val="002E069E"/>
    <w:rsid w:val="002E2B89"/>
    <w:rsid w:val="002E4B6E"/>
    <w:rsid w:val="002F1DED"/>
    <w:rsid w:val="002F5BA3"/>
    <w:rsid w:val="0030141C"/>
    <w:rsid w:val="00304CCF"/>
    <w:rsid w:val="003121A1"/>
    <w:rsid w:val="003134F7"/>
    <w:rsid w:val="00313D67"/>
    <w:rsid w:val="00314722"/>
    <w:rsid w:val="0031738C"/>
    <w:rsid w:val="00317FC1"/>
    <w:rsid w:val="00320FA6"/>
    <w:rsid w:val="0033524E"/>
    <w:rsid w:val="00342452"/>
    <w:rsid w:val="00345966"/>
    <w:rsid w:val="00345C0E"/>
    <w:rsid w:val="003460B1"/>
    <w:rsid w:val="00351814"/>
    <w:rsid w:val="00353B06"/>
    <w:rsid w:val="00355042"/>
    <w:rsid w:val="00361C6C"/>
    <w:rsid w:val="0037148D"/>
    <w:rsid w:val="003749DF"/>
    <w:rsid w:val="003762F3"/>
    <w:rsid w:val="0038141E"/>
    <w:rsid w:val="0038150A"/>
    <w:rsid w:val="00384403"/>
    <w:rsid w:val="003914D4"/>
    <w:rsid w:val="003B1481"/>
    <w:rsid w:val="003B2902"/>
    <w:rsid w:val="003B3F74"/>
    <w:rsid w:val="003B53F3"/>
    <w:rsid w:val="003C00B5"/>
    <w:rsid w:val="003C22D7"/>
    <w:rsid w:val="003C48F1"/>
    <w:rsid w:val="003C58D0"/>
    <w:rsid w:val="003D3210"/>
    <w:rsid w:val="003D399B"/>
    <w:rsid w:val="003D3F2A"/>
    <w:rsid w:val="003D4AC0"/>
    <w:rsid w:val="003D5321"/>
    <w:rsid w:val="003D59E5"/>
    <w:rsid w:val="003D74D1"/>
    <w:rsid w:val="003E13A0"/>
    <w:rsid w:val="003E1D68"/>
    <w:rsid w:val="003E7D44"/>
    <w:rsid w:val="003F271A"/>
    <w:rsid w:val="003F76D3"/>
    <w:rsid w:val="0041008F"/>
    <w:rsid w:val="00411C88"/>
    <w:rsid w:val="00413F4A"/>
    <w:rsid w:val="00415F3B"/>
    <w:rsid w:val="004167F3"/>
    <w:rsid w:val="0042677C"/>
    <w:rsid w:val="00431B97"/>
    <w:rsid w:val="00434EB8"/>
    <w:rsid w:val="00445032"/>
    <w:rsid w:val="00447A7F"/>
    <w:rsid w:val="00451473"/>
    <w:rsid w:val="0045240A"/>
    <w:rsid w:val="00454D84"/>
    <w:rsid w:val="0046401B"/>
    <w:rsid w:val="004708B6"/>
    <w:rsid w:val="004750C9"/>
    <w:rsid w:val="00480695"/>
    <w:rsid w:val="00485D88"/>
    <w:rsid w:val="00486D63"/>
    <w:rsid w:val="004874EF"/>
    <w:rsid w:val="00487577"/>
    <w:rsid w:val="00491BA1"/>
    <w:rsid w:val="004953D0"/>
    <w:rsid w:val="00495A0C"/>
    <w:rsid w:val="00497EAE"/>
    <w:rsid w:val="004A1340"/>
    <w:rsid w:val="004B0D9D"/>
    <w:rsid w:val="004C112D"/>
    <w:rsid w:val="004C1FDB"/>
    <w:rsid w:val="004C3F6D"/>
    <w:rsid w:val="004C645F"/>
    <w:rsid w:val="004D335D"/>
    <w:rsid w:val="004D61A5"/>
    <w:rsid w:val="004D6710"/>
    <w:rsid w:val="004D7EAB"/>
    <w:rsid w:val="004E1DE6"/>
    <w:rsid w:val="004E2C2D"/>
    <w:rsid w:val="004E4201"/>
    <w:rsid w:val="004E7AB6"/>
    <w:rsid w:val="004F2D73"/>
    <w:rsid w:val="0050266D"/>
    <w:rsid w:val="00505646"/>
    <w:rsid w:val="005106D2"/>
    <w:rsid w:val="005111A8"/>
    <w:rsid w:val="00512464"/>
    <w:rsid w:val="00513EF9"/>
    <w:rsid w:val="00514C3B"/>
    <w:rsid w:val="00515FE0"/>
    <w:rsid w:val="005161DC"/>
    <w:rsid w:val="005162E2"/>
    <w:rsid w:val="00521F4B"/>
    <w:rsid w:val="005242AA"/>
    <w:rsid w:val="00525FAA"/>
    <w:rsid w:val="00531ABD"/>
    <w:rsid w:val="00531B5F"/>
    <w:rsid w:val="0053316A"/>
    <w:rsid w:val="0054005A"/>
    <w:rsid w:val="00543F98"/>
    <w:rsid w:val="0054594F"/>
    <w:rsid w:val="00552A51"/>
    <w:rsid w:val="005610C4"/>
    <w:rsid w:val="00561A78"/>
    <w:rsid w:val="0056211E"/>
    <w:rsid w:val="00563818"/>
    <w:rsid w:val="005646EE"/>
    <w:rsid w:val="00567849"/>
    <w:rsid w:val="00572835"/>
    <w:rsid w:val="00572A3B"/>
    <w:rsid w:val="00574B10"/>
    <w:rsid w:val="00577165"/>
    <w:rsid w:val="00586832"/>
    <w:rsid w:val="00586C8F"/>
    <w:rsid w:val="00586FE3"/>
    <w:rsid w:val="005912EA"/>
    <w:rsid w:val="005935A5"/>
    <w:rsid w:val="005A2CE1"/>
    <w:rsid w:val="005A417F"/>
    <w:rsid w:val="005A751B"/>
    <w:rsid w:val="005B6BAB"/>
    <w:rsid w:val="005B733F"/>
    <w:rsid w:val="005C0165"/>
    <w:rsid w:val="005C02F4"/>
    <w:rsid w:val="005C0550"/>
    <w:rsid w:val="005C3AB0"/>
    <w:rsid w:val="005C5D86"/>
    <w:rsid w:val="005C6E35"/>
    <w:rsid w:val="005D0895"/>
    <w:rsid w:val="005E058A"/>
    <w:rsid w:val="005E4C1D"/>
    <w:rsid w:val="005E61E4"/>
    <w:rsid w:val="00607B2A"/>
    <w:rsid w:val="0061078E"/>
    <w:rsid w:val="00612636"/>
    <w:rsid w:val="006129B6"/>
    <w:rsid w:val="00612EAF"/>
    <w:rsid w:val="0061411D"/>
    <w:rsid w:val="006172BC"/>
    <w:rsid w:val="00617722"/>
    <w:rsid w:val="00625C3A"/>
    <w:rsid w:val="00625E29"/>
    <w:rsid w:val="00631788"/>
    <w:rsid w:val="00631C1C"/>
    <w:rsid w:val="00633B0B"/>
    <w:rsid w:val="00634B91"/>
    <w:rsid w:val="006377BA"/>
    <w:rsid w:val="0065356C"/>
    <w:rsid w:val="00655DD3"/>
    <w:rsid w:val="00657B2C"/>
    <w:rsid w:val="00663424"/>
    <w:rsid w:val="00664070"/>
    <w:rsid w:val="00665524"/>
    <w:rsid w:val="00666B4F"/>
    <w:rsid w:val="00667C06"/>
    <w:rsid w:val="006703E3"/>
    <w:rsid w:val="0067263B"/>
    <w:rsid w:val="00673F8B"/>
    <w:rsid w:val="006761D2"/>
    <w:rsid w:val="0068384C"/>
    <w:rsid w:val="0069169D"/>
    <w:rsid w:val="00696D65"/>
    <w:rsid w:val="006A4BC7"/>
    <w:rsid w:val="006A67A2"/>
    <w:rsid w:val="006A6C89"/>
    <w:rsid w:val="006B0FD4"/>
    <w:rsid w:val="006C0215"/>
    <w:rsid w:val="006C2378"/>
    <w:rsid w:val="006D038A"/>
    <w:rsid w:val="006D1058"/>
    <w:rsid w:val="006E10AB"/>
    <w:rsid w:val="006E7341"/>
    <w:rsid w:val="006F4DF7"/>
    <w:rsid w:val="00710402"/>
    <w:rsid w:val="00710476"/>
    <w:rsid w:val="0071483A"/>
    <w:rsid w:val="00715669"/>
    <w:rsid w:val="00720A83"/>
    <w:rsid w:val="007264A4"/>
    <w:rsid w:val="00726EF9"/>
    <w:rsid w:val="007277B0"/>
    <w:rsid w:val="00731AB5"/>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3775"/>
    <w:rsid w:val="007943EC"/>
    <w:rsid w:val="00795DC7"/>
    <w:rsid w:val="00797510"/>
    <w:rsid w:val="007A0FB2"/>
    <w:rsid w:val="007A3442"/>
    <w:rsid w:val="007A63FA"/>
    <w:rsid w:val="007B44DA"/>
    <w:rsid w:val="007B44FB"/>
    <w:rsid w:val="007C24F6"/>
    <w:rsid w:val="007C512D"/>
    <w:rsid w:val="007C57DB"/>
    <w:rsid w:val="007D31EA"/>
    <w:rsid w:val="007D33CA"/>
    <w:rsid w:val="007D5EF6"/>
    <w:rsid w:val="007E25AB"/>
    <w:rsid w:val="007E4E09"/>
    <w:rsid w:val="007E6C64"/>
    <w:rsid w:val="007E6CE6"/>
    <w:rsid w:val="007E742A"/>
    <w:rsid w:val="007F7A38"/>
    <w:rsid w:val="008010EC"/>
    <w:rsid w:val="0080243A"/>
    <w:rsid w:val="008133E5"/>
    <w:rsid w:val="00813FC2"/>
    <w:rsid w:val="008156C1"/>
    <w:rsid w:val="008173F6"/>
    <w:rsid w:val="008230D5"/>
    <w:rsid w:val="00824193"/>
    <w:rsid w:val="00824244"/>
    <w:rsid w:val="00824754"/>
    <w:rsid w:val="0082791C"/>
    <w:rsid w:val="0083312C"/>
    <w:rsid w:val="00835250"/>
    <w:rsid w:val="00836782"/>
    <w:rsid w:val="00841F2D"/>
    <w:rsid w:val="00842020"/>
    <w:rsid w:val="00842DC1"/>
    <w:rsid w:val="00845B17"/>
    <w:rsid w:val="008507C2"/>
    <w:rsid w:val="0086242B"/>
    <w:rsid w:val="00863AA4"/>
    <w:rsid w:val="00870EE5"/>
    <w:rsid w:val="0088777C"/>
    <w:rsid w:val="00895AA0"/>
    <w:rsid w:val="008A031A"/>
    <w:rsid w:val="008A0410"/>
    <w:rsid w:val="008A0EFE"/>
    <w:rsid w:val="008A21DF"/>
    <w:rsid w:val="008A24DC"/>
    <w:rsid w:val="008B0F3F"/>
    <w:rsid w:val="008B1F39"/>
    <w:rsid w:val="008B4480"/>
    <w:rsid w:val="008C3136"/>
    <w:rsid w:val="008C7A1A"/>
    <w:rsid w:val="008D3BBC"/>
    <w:rsid w:val="008D4B23"/>
    <w:rsid w:val="008D60E0"/>
    <w:rsid w:val="008D75B9"/>
    <w:rsid w:val="008E1F0B"/>
    <w:rsid w:val="008E2F1C"/>
    <w:rsid w:val="008E36D3"/>
    <w:rsid w:val="008E37E8"/>
    <w:rsid w:val="008E4531"/>
    <w:rsid w:val="008E6715"/>
    <w:rsid w:val="008E74D1"/>
    <w:rsid w:val="008F741C"/>
    <w:rsid w:val="00901B22"/>
    <w:rsid w:val="00907D92"/>
    <w:rsid w:val="009126EA"/>
    <w:rsid w:val="009139E2"/>
    <w:rsid w:val="0092428A"/>
    <w:rsid w:val="009242DE"/>
    <w:rsid w:val="00930C34"/>
    <w:rsid w:val="009331F0"/>
    <w:rsid w:val="00933275"/>
    <w:rsid w:val="00935210"/>
    <w:rsid w:val="00935BF4"/>
    <w:rsid w:val="0093698C"/>
    <w:rsid w:val="00942EB6"/>
    <w:rsid w:val="00954595"/>
    <w:rsid w:val="009647BC"/>
    <w:rsid w:val="0097114F"/>
    <w:rsid w:val="00972DCB"/>
    <w:rsid w:val="00973999"/>
    <w:rsid w:val="00973D32"/>
    <w:rsid w:val="00980738"/>
    <w:rsid w:val="009808D4"/>
    <w:rsid w:val="00983387"/>
    <w:rsid w:val="00983D61"/>
    <w:rsid w:val="00990A2F"/>
    <w:rsid w:val="009A032B"/>
    <w:rsid w:val="009A0F02"/>
    <w:rsid w:val="009A646F"/>
    <w:rsid w:val="009B2FC9"/>
    <w:rsid w:val="009C04B1"/>
    <w:rsid w:val="009C1289"/>
    <w:rsid w:val="009C1527"/>
    <w:rsid w:val="009C24ED"/>
    <w:rsid w:val="009C5A5F"/>
    <w:rsid w:val="009C6C02"/>
    <w:rsid w:val="009C7899"/>
    <w:rsid w:val="009D617D"/>
    <w:rsid w:val="009D617E"/>
    <w:rsid w:val="009E1D38"/>
    <w:rsid w:val="009F15E5"/>
    <w:rsid w:val="009F6CE4"/>
    <w:rsid w:val="00A01E21"/>
    <w:rsid w:val="00A02480"/>
    <w:rsid w:val="00A030A2"/>
    <w:rsid w:val="00A03C03"/>
    <w:rsid w:val="00A131B5"/>
    <w:rsid w:val="00A141DE"/>
    <w:rsid w:val="00A17C91"/>
    <w:rsid w:val="00A17CAE"/>
    <w:rsid w:val="00A21571"/>
    <w:rsid w:val="00A26DEB"/>
    <w:rsid w:val="00A35818"/>
    <w:rsid w:val="00A36519"/>
    <w:rsid w:val="00A42247"/>
    <w:rsid w:val="00A52732"/>
    <w:rsid w:val="00A636C5"/>
    <w:rsid w:val="00A64449"/>
    <w:rsid w:val="00A64983"/>
    <w:rsid w:val="00A65435"/>
    <w:rsid w:val="00A7014C"/>
    <w:rsid w:val="00A709F4"/>
    <w:rsid w:val="00A72127"/>
    <w:rsid w:val="00A77045"/>
    <w:rsid w:val="00A83597"/>
    <w:rsid w:val="00A9579A"/>
    <w:rsid w:val="00AA0250"/>
    <w:rsid w:val="00AA1215"/>
    <w:rsid w:val="00AA4D74"/>
    <w:rsid w:val="00AA6502"/>
    <w:rsid w:val="00AB44BF"/>
    <w:rsid w:val="00AB505D"/>
    <w:rsid w:val="00AB72EE"/>
    <w:rsid w:val="00AC062A"/>
    <w:rsid w:val="00AC1EAD"/>
    <w:rsid w:val="00AC3D52"/>
    <w:rsid w:val="00AD2B1B"/>
    <w:rsid w:val="00AD7C9E"/>
    <w:rsid w:val="00AE4779"/>
    <w:rsid w:val="00AE7DCB"/>
    <w:rsid w:val="00AF27A3"/>
    <w:rsid w:val="00AF528F"/>
    <w:rsid w:val="00B0235E"/>
    <w:rsid w:val="00B078C7"/>
    <w:rsid w:val="00B11976"/>
    <w:rsid w:val="00B13880"/>
    <w:rsid w:val="00B15A1E"/>
    <w:rsid w:val="00B16336"/>
    <w:rsid w:val="00B206CD"/>
    <w:rsid w:val="00B27929"/>
    <w:rsid w:val="00B35956"/>
    <w:rsid w:val="00B35AA7"/>
    <w:rsid w:val="00B372DC"/>
    <w:rsid w:val="00B40F22"/>
    <w:rsid w:val="00B412CE"/>
    <w:rsid w:val="00B42A62"/>
    <w:rsid w:val="00B45FB3"/>
    <w:rsid w:val="00B47C5F"/>
    <w:rsid w:val="00B52372"/>
    <w:rsid w:val="00B63200"/>
    <w:rsid w:val="00B64BDE"/>
    <w:rsid w:val="00B771B7"/>
    <w:rsid w:val="00B83341"/>
    <w:rsid w:val="00B84392"/>
    <w:rsid w:val="00B872D3"/>
    <w:rsid w:val="00B97695"/>
    <w:rsid w:val="00BA1D02"/>
    <w:rsid w:val="00BB1EEF"/>
    <w:rsid w:val="00BB3E3F"/>
    <w:rsid w:val="00BB44F8"/>
    <w:rsid w:val="00BB7DBD"/>
    <w:rsid w:val="00BC58AB"/>
    <w:rsid w:val="00BC6A07"/>
    <w:rsid w:val="00BE12F0"/>
    <w:rsid w:val="00BE2783"/>
    <w:rsid w:val="00BE284C"/>
    <w:rsid w:val="00BE4486"/>
    <w:rsid w:val="00BE5A21"/>
    <w:rsid w:val="00BF3669"/>
    <w:rsid w:val="00BF3A12"/>
    <w:rsid w:val="00C0445F"/>
    <w:rsid w:val="00C10E25"/>
    <w:rsid w:val="00C121C7"/>
    <w:rsid w:val="00C12568"/>
    <w:rsid w:val="00C159B3"/>
    <w:rsid w:val="00C20F30"/>
    <w:rsid w:val="00C21537"/>
    <w:rsid w:val="00C25FDD"/>
    <w:rsid w:val="00C271E8"/>
    <w:rsid w:val="00C3059E"/>
    <w:rsid w:val="00C31544"/>
    <w:rsid w:val="00C33A32"/>
    <w:rsid w:val="00C36ADC"/>
    <w:rsid w:val="00C3789E"/>
    <w:rsid w:val="00C409EF"/>
    <w:rsid w:val="00C467A7"/>
    <w:rsid w:val="00C50614"/>
    <w:rsid w:val="00C57412"/>
    <w:rsid w:val="00C575EC"/>
    <w:rsid w:val="00C61BA9"/>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A5C53"/>
    <w:rsid w:val="00CB23C8"/>
    <w:rsid w:val="00CB4EBD"/>
    <w:rsid w:val="00CC31B4"/>
    <w:rsid w:val="00CC5637"/>
    <w:rsid w:val="00CD0CBD"/>
    <w:rsid w:val="00CD46C5"/>
    <w:rsid w:val="00CE02B2"/>
    <w:rsid w:val="00CE3200"/>
    <w:rsid w:val="00CE3379"/>
    <w:rsid w:val="00CE3E57"/>
    <w:rsid w:val="00CE40E2"/>
    <w:rsid w:val="00CF0A07"/>
    <w:rsid w:val="00CF3D90"/>
    <w:rsid w:val="00CF5C2E"/>
    <w:rsid w:val="00D00884"/>
    <w:rsid w:val="00D0543C"/>
    <w:rsid w:val="00D12668"/>
    <w:rsid w:val="00D1334F"/>
    <w:rsid w:val="00D1783E"/>
    <w:rsid w:val="00D20EBF"/>
    <w:rsid w:val="00D253F6"/>
    <w:rsid w:val="00D262D7"/>
    <w:rsid w:val="00D301B9"/>
    <w:rsid w:val="00D307C2"/>
    <w:rsid w:val="00D375EB"/>
    <w:rsid w:val="00D465B6"/>
    <w:rsid w:val="00D50628"/>
    <w:rsid w:val="00D52A0E"/>
    <w:rsid w:val="00D548C5"/>
    <w:rsid w:val="00D610A1"/>
    <w:rsid w:val="00D70ABF"/>
    <w:rsid w:val="00D71231"/>
    <w:rsid w:val="00D715A6"/>
    <w:rsid w:val="00D71EC9"/>
    <w:rsid w:val="00D83B5B"/>
    <w:rsid w:val="00D87880"/>
    <w:rsid w:val="00D94CC2"/>
    <w:rsid w:val="00D962BB"/>
    <w:rsid w:val="00DA038E"/>
    <w:rsid w:val="00DA1C2D"/>
    <w:rsid w:val="00DB5805"/>
    <w:rsid w:val="00DB6500"/>
    <w:rsid w:val="00DB7050"/>
    <w:rsid w:val="00DB7C81"/>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1C8"/>
    <w:rsid w:val="00E0230E"/>
    <w:rsid w:val="00E03D13"/>
    <w:rsid w:val="00E07507"/>
    <w:rsid w:val="00E11287"/>
    <w:rsid w:val="00E15C73"/>
    <w:rsid w:val="00E2492F"/>
    <w:rsid w:val="00E24986"/>
    <w:rsid w:val="00E337EE"/>
    <w:rsid w:val="00E36556"/>
    <w:rsid w:val="00E36F04"/>
    <w:rsid w:val="00E37DC9"/>
    <w:rsid w:val="00E4033A"/>
    <w:rsid w:val="00E4208F"/>
    <w:rsid w:val="00E44053"/>
    <w:rsid w:val="00E4692E"/>
    <w:rsid w:val="00E46F1F"/>
    <w:rsid w:val="00E47FE9"/>
    <w:rsid w:val="00E550D6"/>
    <w:rsid w:val="00E562DD"/>
    <w:rsid w:val="00E5781D"/>
    <w:rsid w:val="00E57DB9"/>
    <w:rsid w:val="00E635A8"/>
    <w:rsid w:val="00E648FA"/>
    <w:rsid w:val="00E70223"/>
    <w:rsid w:val="00E7113A"/>
    <w:rsid w:val="00E72D24"/>
    <w:rsid w:val="00E730D2"/>
    <w:rsid w:val="00E733EB"/>
    <w:rsid w:val="00E7755B"/>
    <w:rsid w:val="00E77F8C"/>
    <w:rsid w:val="00E80B24"/>
    <w:rsid w:val="00E84168"/>
    <w:rsid w:val="00E86360"/>
    <w:rsid w:val="00E90CCB"/>
    <w:rsid w:val="00E95CDF"/>
    <w:rsid w:val="00E95E49"/>
    <w:rsid w:val="00E97A6F"/>
    <w:rsid w:val="00EA18E6"/>
    <w:rsid w:val="00EA4DCD"/>
    <w:rsid w:val="00EA76B4"/>
    <w:rsid w:val="00EB023E"/>
    <w:rsid w:val="00EC14E7"/>
    <w:rsid w:val="00EC1B22"/>
    <w:rsid w:val="00EC75CB"/>
    <w:rsid w:val="00ED3B11"/>
    <w:rsid w:val="00ED4459"/>
    <w:rsid w:val="00EE32D1"/>
    <w:rsid w:val="00EF0C06"/>
    <w:rsid w:val="00EF5E5D"/>
    <w:rsid w:val="00EF713D"/>
    <w:rsid w:val="00F03387"/>
    <w:rsid w:val="00F1349F"/>
    <w:rsid w:val="00F167F2"/>
    <w:rsid w:val="00F20651"/>
    <w:rsid w:val="00F21DE5"/>
    <w:rsid w:val="00F23CFC"/>
    <w:rsid w:val="00F26D02"/>
    <w:rsid w:val="00F30EB3"/>
    <w:rsid w:val="00F310D5"/>
    <w:rsid w:val="00F31725"/>
    <w:rsid w:val="00F36231"/>
    <w:rsid w:val="00F36B69"/>
    <w:rsid w:val="00F379FE"/>
    <w:rsid w:val="00F42ECC"/>
    <w:rsid w:val="00F46050"/>
    <w:rsid w:val="00F55229"/>
    <w:rsid w:val="00F615F9"/>
    <w:rsid w:val="00F66BBF"/>
    <w:rsid w:val="00F671C2"/>
    <w:rsid w:val="00F75985"/>
    <w:rsid w:val="00F812E2"/>
    <w:rsid w:val="00F8601F"/>
    <w:rsid w:val="00F95BF4"/>
    <w:rsid w:val="00F96523"/>
    <w:rsid w:val="00FA000C"/>
    <w:rsid w:val="00FA271E"/>
    <w:rsid w:val="00FA2726"/>
    <w:rsid w:val="00FA4801"/>
    <w:rsid w:val="00FA63E5"/>
    <w:rsid w:val="00FB01DF"/>
    <w:rsid w:val="00FB1768"/>
    <w:rsid w:val="00FB56E2"/>
    <w:rsid w:val="00FB658C"/>
    <w:rsid w:val="00FC0366"/>
    <w:rsid w:val="00FC253B"/>
    <w:rsid w:val="00FD2469"/>
    <w:rsid w:val="00FD2CF2"/>
    <w:rsid w:val="00FD4051"/>
    <w:rsid w:val="00FD520B"/>
    <w:rsid w:val="00FD57D8"/>
    <w:rsid w:val="00FD78CA"/>
    <w:rsid w:val="00FF0DC8"/>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sciencedirect.com/science/article/pii/S0042682208005928"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0</TotalTime>
  <Pages>49</Pages>
  <Words>61755</Words>
  <Characters>352005</Characters>
  <Application>Microsoft Office Word</Application>
  <DocSecurity>0</DocSecurity>
  <Lines>2933</Lines>
  <Paragraphs>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197</cp:revision>
  <dcterms:created xsi:type="dcterms:W3CDTF">2021-01-04T02:41:00Z</dcterms:created>
  <dcterms:modified xsi:type="dcterms:W3CDTF">2021-02-1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